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1BAA34B4" w14:textId="77777777" w:rsidR="00C110B8" w:rsidRDefault="001B1A85" w:rsidP="00C110B8">
      <w:pPr>
        <w:spacing w:line="480" w:lineRule="auto"/>
        <w:jc w:val="center"/>
        <w:rPr>
          <w:ins w:id="0" w:author="Max Lindmark" w:date="2022-04-24T12:59:00Z"/>
          <w:b/>
          <w:sz w:val="32"/>
          <w:szCs w:val="32"/>
        </w:rPr>
      </w:pPr>
      <w:r>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Pr>
          <w:b/>
          <w:sz w:val="32"/>
          <w:szCs w:val="32"/>
        </w:rPr>
        <w:t>ecosystem</w:t>
      </w:r>
      <w:ins w:id="1" w:author="Max Lindmark" w:date="2022-04-24T12:59:00Z">
        <w:r w:rsidR="00C110B8">
          <w:rPr>
            <w:b/>
            <w:sz w:val="32"/>
            <w:szCs w:val="32"/>
          </w:rPr>
          <w:t xml:space="preserve"> </w:t>
        </w:r>
      </w:ins>
    </w:p>
    <w:p w14:paraId="00000002" w14:textId="5362FF7F" w:rsidR="00037DE8" w:rsidRPr="00C110B8" w:rsidRDefault="00C110B8" w:rsidP="00C110B8">
      <w:pPr>
        <w:spacing w:line="480" w:lineRule="auto"/>
        <w:jc w:val="center"/>
        <w:rPr>
          <w:b/>
          <w:sz w:val="32"/>
          <w:szCs w:val="32"/>
        </w:rPr>
      </w:pPr>
      <w:commentRangeStart w:id="2"/>
      <w:ins w:id="3" w:author="Max Lindmark" w:date="2022-04-24T13:01:00Z">
        <w:r>
          <w:rPr>
            <w:b/>
            <w:sz w:val="32"/>
            <w:szCs w:val="32"/>
          </w:rPr>
          <w:t xml:space="preserve">Higher mortality rates leave heated ecosystem with similar size-structure despite </w:t>
        </w:r>
      </w:ins>
      <w:ins w:id="4" w:author="Max Lindmark" w:date="2022-04-24T13:00:00Z">
        <w:r w:rsidRPr="00C110B8">
          <w:rPr>
            <w:b/>
            <w:sz w:val="32"/>
            <w:szCs w:val="32"/>
          </w:rPr>
          <w:t>larger</w:t>
        </w:r>
      </w:ins>
      <w:ins w:id="5" w:author="Max Lindmark" w:date="2022-04-24T13:01:00Z">
        <w:r>
          <w:rPr>
            <w:b/>
            <w:sz w:val="32"/>
            <w:szCs w:val="32"/>
          </w:rPr>
          <w:t xml:space="preserve"> and younger fish</w:t>
        </w:r>
      </w:ins>
      <w:commentRangeEnd w:id="2"/>
      <w:ins w:id="6" w:author="Max Lindmark" w:date="2022-04-24T13:03:00Z">
        <w:r w:rsidR="00073625">
          <w:rPr>
            <w:rStyle w:val="CommentReference"/>
          </w:rPr>
          <w:commentReference w:id="2"/>
        </w:r>
      </w:ins>
    </w:p>
    <w:p w14:paraId="00000004" w14:textId="77777777"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b,1</w:t>
      </w:r>
      <w:r w:rsidRPr="00261347">
        <w:rPr>
          <w:lang w:val="sv-SE"/>
        </w:rPr>
        <w:t>, Malin  Karlsson</w:t>
      </w:r>
      <w:r w:rsidRPr="00261347">
        <w:rPr>
          <w:vertAlign w:val="superscript"/>
          <w:lang w:val="sv-SE"/>
        </w:rPr>
        <w:t>a</w:t>
      </w:r>
      <w:r w:rsidRPr="00261347">
        <w:rPr>
          <w:lang w:val="sv-SE"/>
        </w:rPr>
        <w:t>, Anna Gårdmark</w:t>
      </w:r>
      <w:r w:rsidRPr="00261347">
        <w:rPr>
          <w:vertAlign w:val="superscript"/>
          <w:lang w:val="sv-SE"/>
        </w:rPr>
        <w:t>c</w:t>
      </w:r>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Swedish University of Agricultural Sciences, Department of Aquatic Resources, Institute of Coastal Research, Skolgatan 6, 7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Swedish University of Agricultural Sciences, Department of Aquatic Resources, Institute of Marine Research, Turistgatan 5, 453 30 Lysekil,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Swedish University of Agricultural Sciences, Department of Aquatic Resources, Skolgatan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Max Lindmark, Swedish University of Agricultural Sciences, Department of Aquatic Resources, Institute of Marine Research, Turistgatan 5, 453 30 Lysekil,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3EC8BA9C" w14:textId="4C31462F" w:rsidR="004F1777" w:rsidRDefault="001B1A85" w:rsidP="004F1777">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471E63E2" w14:textId="77777777" w:rsidR="004F1777" w:rsidRDefault="004F1777" w:rsidP="004F1777">
      <w:pPr>
        <w:spacing w:line="480" w:lineRule="auto"/>
        <w:jc w:val="both"/>
        <w:rPr>
          <w:color w:val="333333"/>
          <w:highlight w:val="white"/>
        </w:rPr>
      </w:pPr>
    </w:p>
    <w:p w14:paraId="00000013" w14:textId="6B50CF6B" w:rsidR="00037DE8" w:rsidRDefault="00D552B1" w:rsidP="004F1777">
      <w:pPr>
        <w:spacing w:line="480" w:lineRule="auto"/>
        <w:jc w:val="both"/>
        <w:rPr>
          <w:sz w:val="28"/>
          <w:szCs w:val="28"/>
        </w:rPr>
      </w:pPr>
      <w:customXmlDelRangeStart w:id="7" w:author="Max Lindmark" w:date="2022-04-24T13:03:00Z"/>
      <w:sdt>
        <w:sdtPr>
          <w:tag w:val="goog_rdk_2"/>
          <w:id w:val="1449580287"/>
        </w:sdtPr>
        <w:sdtEndPr/>
        <w:sdtContent>
          <w:customXmlDelRangeEnd w:id="7"/>
          <w:customXmlDelRangeStart w:id="8" w:author="Max Lindmark" w:date="2022-04-24T13:03:00Z"/>
        </w:sdtContent>
      </w:sdt>
      <w:customXmlDelRangeEnd w:id="8"/>
      <w:commentRangeStart w:id="9"/>
      <w:commentRangeStart w:id="10"/>
      <w:r w:rsidR="001B1A85">
        <w:rPr>
          <w:sz w:val="28"/>
          <w:szCs w:val="28"/>
        </w:rPr>
        <w:t>Abstract</w:t>
      </w:r>
      <w:commentRangeEnd w:id="9"/>
      <w:r w:rsidR="00496AC1">
        <w:rPr>
          <w:rStyle w:val="CommentReference"/>
        </w:rPr>
        <w:commentReference w:id="9"/>
      </w:r>
      <w:commentRangeEnd w:id="10"/>
      <w:r w:rsidR="00A652FA">
        <w:rPr>
          <w:rStyle w:val="CommentReference"/>
        </w:rPr>
        <w:commentReference w:id="10"/>
      </w:r>
    </w:p>
    <w:p w14:paraId="364FE0C6" w14:textId="71DB2947"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Hence, the result of warming on</w:t>
      </w:r>
      <w:ins w:id="11" w:author="Max Lindmark" w:date="2022-04-24T08:17:00Z">
        <w:r w:rsidR="00496AC1">
          <w:t xml:space="preserve"> the</w:t>
        </w:r>
      </w:ins>
      <w:r w:rsidR="004156B9">
        <w:t xml:space="preserve"> </w:t>
      </w:r>
      <w:del w:id="12" w:author="Max Lindmark" w:date="2022-04-24T08:17:00Z">
        <w:r w:rsidR="004156B9" w:rsidDel="00496AC1">
          <w:delText xml:space="preserve">population </w:delText>
        </w:r>
      </w:del>
      <w:r w:rsidR="004156B9">
        <w:t xml:space="preserve">size-structure </w:t>
      </w:r>
      <w:ins w:id="13" w:author="Max Lindmark" w:date="2022-04-24T08:17:00Z">
        <w:r w:rsidR="00496AC1">
          <w:t xml:space="preserve">of the population </w:t>
        </w:r>
      </w:ins>
      <w:del w:id="14" w:author="Max Lindmark" w:date="2022-04-24T08:17:00Z">
        <w:r w:rsidR="004156B9" w:rsidDel="00496AC1">
          <w:delText xml:space="preserve">also </w:delText>
        </w:r>
      </w:del>
      <w:r w:rsidR="004156B9">
        <w:t xml:space="preserve">depends on </w:t>
      </w:r>
      <w:ins w:id="15" w:author="Max Lindmark" w:date="2022-04-24T08:18:00Z">
        <w:r w:rsidR="00631E0C">
          <w:t xml:space="preserve">the interplay between </w:t>
        </w:r>
      </w:ins>
      <w:r w:rsidR="004156B9">
        <w:t xml:space="preserve">mortality </w:t>
      </w:r>
      <w:ins w:id="16" w:author="Max Lindmark" w:date="2022-04-24T08:18:00Z">
        <w:r w:rsidR="00631E0C">
          <w:t xml:space="preserve">rate </w:t>
        </w:r>
      </w:ins>
      <w:del w:id="17" w:author="Max Lindmark" w:date="2022-04-24T08:18:00Z">
        <w:r w:rsidR="004156B9" w:rsidDel="00631E0C">
          <w:delText xml:space="preserve">rates </w:delText>
        </w:r>
      </w:del>
      <w:r w:rsidR="004156B9">
        <w:t xml:space="preserve">and </w:t>
      </w:r>
      <w:ins w:id="18" w:author="Max Lindmark" w:date="2022-04-24T08:22:00Z">
        <w:r w:rsidR="00631E0C">
          <w:t>to what exten</w:t>
        </w:r>
      </w:ins>
      <w:ins w:id="19" w:author="Max Lindmark" w:date="2022-04-24T08:25:00Z">
        <w:r w:rsidR="003F49AD">
          <w:t>t</w:t>
        </w:r>
      </w:ins>
      <w:ins w:id="20" w:author="Max Lindmark" w:date="2022-04-24T08:22:00Z">
        <w:r w:rsidR="00631E0C">
          <w:t xml:space="preserve"> </w:t>
        </w:r>
      </w:ins>
      <w:del w:id="21" w:author="Max Lindmark" w:date="2022-04-24T08:22:00Z">
        <w:r w:rsidR="0019778E" w:rsidDel="00631E0C">
          <w:delText xml:space="preserve">how much </w:delText>
        </w:r>
      </w:del>
      <w:del w:id="22" w:author="Max Lindmark" w:date="2022-04-24T08:18:00Z">
        <w:r w:rsidR="003E5359" w:rsidDel="00631E0C">
          <w:delText xml:space="preserve">also </w:delText>
        </w:r>
      </w:del>
      <w:r w:rsidR="004156B9">
        <w:t>adult</w:t>
      </w:r>
      <w:r w:rsidR="0019778E">
        <w:t xml:space="preserve"> size </w:t>
      </w:r>
      <w:del w:id="23" w:author="Max Lindmark" w:date="2022-04-24T08:22:00Z">
        <w:r w:rsidR="0019778E" w:rsidDel="00631E0C">
          <w:delText>changes</w:delText>
        </w:r>
      </w:del>
      <w:ins w:id="24" w:author="Max Lindmark" w:date="2022-04-24T08:22:00Z">
        <w:r w:rsidR="00631E0C">
          <w:t>is affected by warming</w:t>
        </w:r>
      </w:ins>
      <w:r>
        <w:t xml:space="preserve">. </w:t>
      </w:r>
      <w:ins w:id="25" w:author="Max Lindmark" w:date="2022-04-24T08:23:00Z">
        <w:r w:rsidR="00631E0C">
          <w:t xml:space="preserve">In this study, </w:t>
        </w:r>
      </w:ins>
      <w:del w:id="26" w:author="Max Lindmark" w:date="2022-04-24T08:23:00Z">
        <w:r w:rsidDel="00631E0C">
          <w:delText xml:space="preserve">We </w:delText>
        </w:r>
      </w:del>
      <w:ins w:id="27" w:author="Max Lindmark" w:date="2022-04-24T08:23:00Z">
        <w:r w:rsidR="00631E0C">
          <w:t xml:space="preserve">we </w:t>
        </w:r>
      </w:ins>
      <w:r>
        <w:t>use</w:t>
      </w:r>
      <w:ins w:id="28" w:author="Max Lindmark" w:date="2022-04-24T08:18:00Z">
        <w:r w:rsidR="00631E0C">
          <w:t xml:space="preserve"> </w:t>
        </w:r>
      </w:ins>
      <w:ins w:id="29" w:author="Max Lindmark" w:date="2022-04-24T08:19:00Z">
        <w:r w:rsidR="00631E0C">
          <w:t xml:space="preserve">time series spanning more than two decades from a </w:t>
        </w:r>
      </w:ins>
      <w:ins w:id="30" w:author="Max Lindmark" w:date="2022-04-24T08:18:00Z">
        <w:r w:rsidR="00631E0C">
          <w:t xml:space="preserve">unique </w:t>
        </w:r>
      </w:ins>
      <w:ins w:id="31" w:author="Max Lindmark" w:date="2022-04-24T08:19:00Z">
        <w:r w:rsidR="00631E0C">
          <w:t xml:space="preserve">lake </w:t>
        </w:r>
      </w:ins>
      <w:del w:id="32" w:author="Max Lindmark" w:date="2022-04-24T08:18:00Z">
        <w:r w:rsidDel="00631E0C">
          <w:delText>d</w:delText>
        </w:r>
      </w:del>
      <w:del w:id="33" w:author="Max Lindmark" w:date="2022-04-24T08:19:00Z">
        <w:r w:rsidDel="00631E0C">
          <w:delText xml:space="preserve"> data from an artificially </w:delText>
        </w:r>
      </w:del>
      <w:ins w:id="34" w:author="Max Lindmark" w:date="2022-04-24T08:19:00Z">
        <w:r w:rsidR="00631E0C">
          <w:t xml:space="preserve">that </w:t>
        </w:r>
      </w:ins>
      <w:r>
        <w:t xml:space="preserve">heated </w:t>
      </w:r>
      <w:ins w:id="35" w:author="Max Lindmark" w:date="2022-04-24T08:20:00Z">
        <w:r w:rsidR="00631E0C">
          <w:t xml:space="preserve">by </w:t>
        </w:r>
      </w:ins>
      <w:ins w:id="36" w:author="Max Lindmark" w:date="2022-04-24T08:21:00Z">
        <w:r w:rsidR="00631E0C">
          <w:t>cooling</w:t>
        </w:r>
      </w:ins>
      <w:ins w:id="37" w:author="Max Lindmark" w:date="2022-04-24T08:20:00Z">
        <w:r w:rsidR="00631E0C">
          <w:t xml:space="preserve"> water from a nearby nuclear power plant to become </w:t>
        </w:r>
      </w:ins>
      <w:del w:id="38" w:author="Max Lindmark" w:date="2022-04-24T08:20:00Z">
        <w:r w:rsidDel="00631E0C">
          <w:delText>(</w:delText>
        </w:r>
      </w:del>
      <w:r>
        <w:t>+8C</w:t>
      </w:r>
      <w:ins w:id="39" w:author="Max Lindmark" w:date="2022-04-24T08:20:00Z">
        <w:r w:rsidR="00631E0C">
          <w:t xml:space="preserve"> warmer than the reference area.</w:t>
        </w:r>
      </w:ins>
      <w:del w:id="40" w:author="Max Lindmark" w:date="2022-04-24T08:20:00Z">
        <w:r w:rsidDel="00631E0C">
          <w:delText>)</w:delText>
        </w:r>
      </w:del>
      <w:r>
        <w:t xml:space="preserve"> </w:t>
      </w:r>
      <w:del w:id="41" w:author="Max Lindmark" w:date="2022-04-24T08:20:00Z">
        <w:r w:rsidDel="00631E0C">
          <w:delText>bay</w:delText>
        </w:r>
        <w:r w:rsidR="00C40B68" w:rsidDel="00631E0C">
          <w:delText xml:space="preserve"> in comparison with an unheated area,</w:delText>
        </w:r>
        <w:r w:rsidDel="00631E0C">
          <w:delText xml:space="preserve"> to </w:delText>
        </w:r>
      </w:del>
      <w:ins w:id="42" w:author="Max Lindmark" w:date="2022-04-24T08:20:00Z">
        <w:r w:rsidR="00631E0C">
          <w:t xml:space="preserve">We </w:t>
        </w:r>
      </w:ins>
      <w:ins w:id="43" w:author="Max Lindmark" w:date="2022-04-24T08:26:00Z">
        <w:r w:rsidR="003F49AD">
          <w:t xml:space="preserve">use </w:t>
        </w:r>
      </w:ins>
      <w:del w:id="44" w:author="Max Lindmark" w:date="2022-04-24T08:26:00Z">
        <w:r w:rsidDel="003F49AD">
          <w:delText>analyze how warming has affected body growth</w:delText>
        </w:r>
      </w:del>
      <w:ins w:id="45" w:author="Max Lindmark" w:date="2022-04-24T08:23:00Z">
        <w:r w:rsidR="003F49AD">
          <w:t>growth-increment biochronologies</w:t>
        </w:r>
      </w:ins>
      <w:ins w:id="46" w:author="Max Lindmark" w:date="2022-04-24T08:26:00Z">
        <w:r w:rsidR="003F49AD">
          <w:t xml:space="preserve"> </w:t>
        </w:r>
      </w:ins>
      <w:ins w:id="47" w:author="Max Lindmark" w:date="2022-04-24T08:58:00Z">
        <w:r w:rsidR="0007083A">
          <w:t>(</w:t>
        </w:r>
        <w:r w:rsidR="0007083A">
          <w:rPr>
            <w:color w:val="000000"/>
          </w:rPr>
          <w:t>12658 reconstructed length-at-age estimates</w:t>
        </w:r>
        <w:r w:rsidR="0007083A">
          <w:t xml:space="preserve">) </w:t>
        </w:r>
      </w:ins>
      <w:ins w:id="48" w:author="Max Lindmark" w:date="2022-04-24T08:26:00Z">
        <w:r w:rsidR="003F49AD">
          <w:t xml:space="preserve">to quantify how warming has affected body growth and size-at-age, and catch data to </w:t>
        </w:r>
      </w:ins>
      <w:ins w:id="49" w:author="Max Lindmark" w:date="2022-04-24T08:27:00Z">
        <w:r w:rsidR="003F49AD">
          <w:t>quantify</w:t>
        </w:r>
      </w:ins>
      <w:del w:id="50" w:author="Max Lindmark" w:date="2022-04-24T08:26:00Z">
        <w:r w:rsidDel="003F49AD">
          <w:delText xml:space="preserve">, </w:delText>
        </w:r>
      </w:del>
      <w:ins w:id="51" w:author="Max Lindmark" w:date="2022-04-24T08:26:00Z">
        <w:r w:rsidR="003F49AD">
          <w:t xml:space="preserve"> </w:t>
        </w:r>
      </w:ins>
      <w:r>
        <w:t>mortality rates and population size-structure of Eurasian perch (</w:t>
      </w:r>
      <w:r>
        <w:rPr>
          <w:i/>
        </w:rPr>
        <w:t>Perca fluviatilis</w:t>
      </w:r>
      <w:r>
        <w:t xml:space="preserve">). </w:t>
      </w:r>
      <w:r w:rsidR="00C40B68">
        <w:t xml:space="preserve">In the </w:t>
      </w:r>
      <w:r w:rsidR="00320473">
        <w:t>heated</w:t>
      </w:r>
      <w:r w:rsidR="00320473" w:rsidDel="00320473">
        <w:t xml:space="preserve"> </w:t>
      </w:r>
      <w:del w:id="52" w:author="Max Lindmark" w:date="2022-04-24T08:24:00Z">
        <w:r w:rsidR="00C40B68" w:rsidDel="003F49AD">
          <w:delText>bay</w:delText>
        </w:r>
      </w:del>
      <w:ins w:id="53" w:author="Max Lindmark" w:date="2022-04-24T08:24:00Z">
        <w:r w:rsidR="003F49AD">
          <w:t>lake</w:t>
        </w:r>
      </w:ins>
      <w:r w:rsidR="00C40B68">
        <w:t xml:space="preserve">, </w:t>
      </w:r>
      <w:del w:id="54" w:author="Max Lindmark" w:date="2022-04-24T13:10:00Z">
        <w:r w:rsidR="00C40B68" w:rsidDel="00A21EB1">
          <w:delText>b</w:delText>
        </w:r>
        <w:r w:rsidDel="00A21EB1">
          <w:delText xml:space="preserve">ody size was larger for all ages and </w:delText>
        </w:r>
      </w:del>
      <w:r>
        <w:t xml:space="preserve">growth </w:t>
      </w:r>
      <w:ins w:id="55" w:author="Max Lindmark" w:date="2022-04-24T13:10:00Z">
        <w:r w:rsidR="00A21EB1">
          <w:t xml:space="preserve">rates were higher </w:t>
        </w:r>
      </w:ins>
      <w:ins w:id="56" w:author="Max Lindmark" w:date="2022-04-24T13:12:00Z">
        <w:r w:rsidR="00B0679F">
          <w:t xml:space="preserve">for all sizes, </w:t>
        </w:r>
      </w:ins>
      <w:ins w:id="57" w:author="Max Lindmark" w:date="2022-04-24T13:13:00Z">
        <w:r w:rsidR="00B0679F">
          <w:t xml:space="preserve">and hence </w:t>
        </w:r>
      </w:ins>
      <w:ins w:id="58" w:author="Max Lindmark" w:date="2022-04-24T13:12:00Z">
        <w:r w:rsidR="00B0679F">
          <w:t>size</w:t>
        </w:r>
      </w:ins>
      <w:ins w:id="59" w:author="Max Lindmark" w:date="2022-04-24T13:13:00Z">
        <w:r w:rsidR="00B0679F">
          <w:t>-at-age</w:t>
        </w:r>
      </w:ins>
      <w:ins w:id="60" w:author="Max Lindmark" w:date="2022-04-24T13:12:00Z">
        <w:r w:rsidR="00B0679F">
          <w:t xml:space="preserve"> </w:t>
        </w:r>
      </w:ins>
      <w:ins w:id="61" w:author="Max Lindmark" w:date="2022-04-24T13:13:00Z">
        <w:r w:rsidR="00B0679F">
          <w:t xml:space="preserve">was </w:t>
        </w:r>
      </w:ins>
      <w:ins w:id="62" w:author="Max Lindmark" w:date="2022-04-24T13:12:00Z">
        <w:r w:rsidR="00B0679F">
          <w:t>larger for all</w:t>
        </w:r>
      </w:ins>
      <w:ins w:id="63" w:author="Max Lindmark" w:date="2022-04-24T13:13:00Z">
        <w:r w:rsidR="00B0679F">
          <w:t xml:space="preserve"> ages, compared to the </w:t>
        </w:r>
      </w:ins>
      <w:ins w:id="64" w:author="Max Lindmark" w:date="2022-04-24T13:10:00Z">
        <w:r w:rsidR="00A21EB1">
          <w:t>reference area</w:t>
        </w:r>
      </w:ins>
      <w:del w:id="65" w:author="Max Lindmark" w:date="2022-04-24T13:13:00Z">
        <w:r w:rsidDel="00B0679F">
          <w:delText>faster for all sizes</w:delText>
        </w:r>
      </w:del>
      <w:del w:id="66" w:author="Max Lindmark" w:date="2022-04-24T08:28:00Z">
        <w:r w:rsidDel="003F49AD">
          <w:delText xml:space="preserve">, </w:delText>
        </w:r>
        <w:r w:rsidR="00C40B68" w:rsidDel="003F49AD">
          <w:delText>resulting in larger</w:delText>
        </w:r>
        <w:r w:rsidDel="003F49AD">
          <w:delText xml:space="preserve"> size-spectrum </w:delText>
        </w:r>
        <w:r w:rsidR="008B1EB2" w:rsidDel="003F49AD">
          <w:delText xml:space="preserve">exponent </w:delText>
        </w:r>
        <w:r w:rsidDel="003F49AD">
          <w:delText>(</w:delText>
        </w:r>
        <w:r w:rsidR="000E52A3" w:rsidDel="003F49AD">
          <w:delText>greater</w:delText>
        </w:r>
        <w:r w:rsidR="00C40B68" w:rsidDel="003F49AD">
          <w:delText xml:space="preserve"> </w:delText>
        </w:r>
        <w:r w:rsidDel="003F49AD">
          <w:delText>proportion of large fish)</w:delText>
        </w:r>
      </w:del>
      <w:ins w:id="67" w:author="Max Lindmark" w:date="2022-04-24T08:27:00Z">
        <w:r w:rsidR="003F49AD">
          <w:t xml:space="preserve">. </w:t>
        </w:r>
      </w:ins>
      <w:ins w:id="68" w:author="Max Lindmark" w:date="2022-04-24T13:03:00Z">
        <w:r w:rsidR="00DC6804">
          <w:t>However, m</w:t>
        </w:r>
      </w:ins>
      <w:ins w:id="69" w:author="Max Lindmark" w:date="2022-04-24T08:27:00Z">
        <w:r w:rsidR="003F49AD">
          <w:t xml:space="preserve">ortality rates were also higher in the warm area, </w:t>
        </w:r>
      </w:ins>
      <w:ins w:id="70" w:author="Max Lindmark" w:date="2022-04-24T13:03:00Z">
        <w:r w:rsidR="00DC6804">
          <w:t xml:space="preserve">such that the </w:t>
        </w:r>
      </w:ins>
      <w:ins w:id="71" w:author="Max Lindmark" w:date="2022-04-24T13:04:00Z">
        <w:r w:rsidR="00DC6804">
          <w:t>difference in the size-spectrum exponent (describing the proportion of fish by size)</w:t>
        </w:r>
        <w:r w:rsidR="006E70BA">
          <w:t xml:space="preserve"> was relatively minor and </w:t>
        </w:r>
      </w:ins>
      <w:ins w:id="72" w:author="Max Lindmark" w:date="2022-04-24T13:05:00Z">
        <w:r w:rsidR="006E70BA">
          <w:t xml:space="preserve">statistically </w:t>
        </w:r>
      </w:ins>
      <w:ins w:id="73" w:author="Max Lindmark" w:date="2022-04-24T13:04:00Z">
        <w:r w:rsidR="006E70BA">
          <w:t>uncertain</w:t>
        </w:r>
      </w:ins>
      <w:del w:id="74" w:author="Max Lindmark" w:date="2022-04-24T13:04:00Z">
        <w:r w:rsidR="00C40B68" w:rsidDel="00DC6804">
          <w:delText xml:space="preserve"> </w:delText>
        </w:r>
      </w:del>
      <w:del w:id="75" w:author="Max Lindmark" w:date="2022-04-24T08:28:00Z">
        <w:r w:rsidDel="003F49AD">
          <w:delText>– despite higher mortalit</w:delText>
        </w:r>
      </w:del>
      <w:del w:id="76" w:author="Max Lindmark" w:date="2022-04-24T08:25:00Z">
        <w:r w:rsidDel="003F49AD">
          <w:delText>y</w:delText>
        </w:r>
      </w:del>
      <w:r>
        <w:t>.</w:t>
      </w:r>
      <w:ins w:id="77" w:author="Max Lindmark" w:date="2022-04-24T13:05:00Z">
        <w:r w:rsidR="001E13AB">
          <w:t xml:space="preserve"> </w:t>
        </w:r>
      </w:ins>
      <w:ins w:id="78" w:author="Max Lindmark" w:date="2022-04-24T13:13:00Z">
        <w:r w:rsidR="0091028C">
          <w:t>As such, o</w:t>
        </w:r>
      </w:ins>
      <w:ins w:id="79" w:author="Max Lindmark" w:date="2022-04-24T13:05:00Z">
        <w:r w:rsidR="001E13AB">
          <w:t xml:space="preserve">ur analysis reveal that </w:t>
        </w:r>
        <w:r w:rsidR="00F52DFC">
          <w:t>mortality</w:t>
        </w:r>
      </w:ins>
      <w:ins w:id="80" w:author="Max Lindmark" w:date="2022-04-24T13:06:00Z">
        <w:r w:rsidR="00F52DFC">
          <w:t xml:space="preserve">, in addition to </w:t>
        </w:r>
      </w:ins>
      <w:ins w:id="81" w:author="Max Lindmark" w:date="2022-04-24T13:13:00Z">
        <w:r w:rsidR="00E9350D">
          <w:t xml:space="preserve">plastic </w:t>
        </w:r>
      </w:ins>
      <w:del w:id="82" w:author="Max Lindmark" w:date="2022-04-24T13:06:00Z">
        <w:r w:rsidDel="00F52DFC">
          <w:delText xml:space="preserve"> </w:delText>
        </w:r>
        <w:r w:rsidR="001A7BA5" w:rsidDel="00F52DFC">
          <w:delText>Hence,</w:delText>
        </w:r>
      </w:del>
      <w:del w:id="83" w:author="Max Lindmark" w:date="2022-04-24T08:36:00Z">
        <w:r w:rsidR="001A7BA5" w:rsidDel="00A37118">
          <w:delText xml:space="preserve"> </w:delText>
        </w:r>
      </w:del>
      <w:del w:id="84" w:author="Max Lindmark" w:date="2022-04-24T08:35:00Z">
        <w:r w:rsidR="001A7BA5" w:rsidDel="00ED3CEC">
          <w:delText>to understand</w:delText>
        </w:r>
        <w:r w:rsidR="003E5359" w:rsidDel="00ED3CEC">
          <w:delText xml:space="preserve"> how</w:delText>
        </w:r>
        <w:r w:rsidR="001A7BA5" w:rsidDel="00ED3CEC">
          <w:delText xml:space="preserve"> warming </w:delText>
        </w:r>
        <w:r w:rsidR="003E5359" w:rsidDel="00ED3CEC">
          <w:delText>alters</w:delText>
        </w:r>
        <w:r w:rsidR="001A7BA5" w:rsidDel="00ED3CEC">
          <w:delText xml:space="preserve"> </w:delText>
        </w:r>
        <w:r w:rsidR="003E5359" w:rsidDel="00ED3CEC">
          <w:delText>species</w:delText>
        </w:r>
        <w:r w:rsidR="001A7BA5" w:rsidDel="00ED3CEC">
          <w:delText xml:space="preserve"> size-structure, </w:delText>
        </w:r>
        <w:r w:rsidR="003E5359" w:rsidDel="00ED3CEC">
          <w:delText>and thus</w:delText>
        </w:r>
        <w:r w:rsidR="001A7BA5" w:rsidDel="00ED3CEC">
          <w:delText xml:space="preserve"> ecological interactions</w:delText>
        </w:r>
      </w:del>
      <w:del w:id="85" w:author="Max Lindmark" w:date="2022-04-24T08:30:00Z">
        <w:r w:rsidR="001A7BA5" w:rsidDel="00A43C29">
          <w:delText xml:space="preserve"> </w:delText>
        </w:r>
      </w:del>
      <w:del w:id="86" w:author="Max Lindmark" w:date="2022-04-24T08:35:00Z">
        <w:r w:rsidR="001A7BA5" w:rsidDel="00ED3CEC">
          <w:delText>and dynamics</w:delText>
        </w:r>
      </w:del>
      <w:del w:id="87" w:author="Max Lindmark" w:date="2022-04-24T08:36:00Z">
        <w:r w:rsidR="001A7BA5" w:rsidDel="00A37118">
          <w:delText>,</w:delText>
        </w:r>
      </w:del>
      <w:del w:id="88" w:author="Max Lindmark" w:date="2022-04-24T13:06:00Z">
        <w:r w:rsidR="001A7BA5" w:rsidDel="00F52DFC">
          <w:delText xml:space="preserve"> it is critical to </w:delText>
        </w:r>
      </w:del>
      <w:del w:id="89" w:author="Max Lindmark" w:date="2022-04-24T08:29:00Z">
        <w:r w:rsidR="001A7BA5" w:rsidDel="00B05B07">
          <w:delText xml:space="preserve">account </w:delText>
        </w:r>
      </w:del>
      <w:ins w:id="90" w:author="Max Lindmark" w:date="2022-04-24T13:06:00Z">
        <w:r w:rsidR="00F52DFC">
          <w:t xml:space="preserve">growth and size-responses, is a key factor determining the size structure of populations exposed to warming. </w:t>
        </w:r>
      </w:ins>
      <w:del w:id="91" w:author="Max Lindmark" w:date="2022-04-24T08:31:00Z">
        <w:r w:rsidR="001A7BA5" w:rsidDel="00A43C29">
          <w:delText xml:space="preserve">for </w:delText>
        </w:r>
        <w:r w:rsidR="003E5359" w:rsidDel="00A43C29">
          <w:delText xml:space="preserve">warming-induced </w:delText>
        </w:r>
        <w:r w:rsidR="001A7BA5" w:rsidDel="00A43C29">
          <w:delText xml:space="preserve">changes </w:delText>
        </w:r>
        <w:r w:rsidR="003E5359" w:rsidDel="00A43C29">
          <w:delText xml:space="preserve">in </w:delText>
        </w:r>
        <w:r w:rsidR="001A7BA5" w:rsidDel="00A43C29">
          <w:delText xml:space="preserve">both </w:delText>
        </w:r>
      </w:del>
      <w:del w:id="92" w:author="Max Lindmark" w:date="2022-04-24T13:07:00Z">
        <w:r w:rsidR="001A7BA5" w:rsidDel="00F52DFC">
          <w:delText>mortality and growth rate</w:delText>
        </w:r>
        <w:r w:rsidR="00CA2A92" w:rsidDel="00F52DFC">
          <w:delText xml:space="preserve">. </w:delText>
        </w:r>
      </w:del>
      <w:ins w:id="93" w:author="Max Lindmark" w:date="2022-04-24T13:13:00Z">
        <w:r w:rsidR="00E9350D">
          <w:t>Understanding</w:t>
        </w:r>
      </w:ins>
      <w:ins w:id="94" w:author="Max Lindmark" w:date="2022-04-24T08:35:00Z">
        <w:r w:rsidR="00ED3CEC">
          <w:t xml:space="preserve"> </w:t>
        </w:r>
      </w:ins>
      <w:ins w:id="95" w:author="Max Lindmark" w:date="2022-04-24T13:08:00Z">
        <w:r w:rsidR="00F52DFC">
          <w:t xml:space="preserve">the mechanisms </w:t>
        </w:r>
      </w:ins>
      <w:ins w:id="96" w:author="Max Lindmark" w:date="2022-04-24T13:09:00Z">
        <w:r w:rsidR="000B1A04">
          <w:t xml:space="preserve">by which warming affects the </w:t>
        </w:r>
        <w:r w:rsidR="00A1569C">
          <w:t xml:space="preserve">size-structure </w:t>
        </w:r>
        <w:r w:rsidR="000B1A04">
          <w:t xml:space="preserve">of populations </w:t>
        </w:r>
      </w:ins>
      <w:ins w:id="97" w:author="Max Lindmark" w:date="2022-04-24T08:35:00Z">
        <w:r w:rsidR="00ED3CEC">
          <w:t>is critical for prediction the impacts of climate change on ecological functions, interactions, and dynamics.</w:t>
        </w:r>
      </w:ins>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5" w14:textId="77777777" w:rsidR="00037DE8" w:rsidRDefault="00037DE8">
      <w:pPr>
        <w:spacing w:line="480" w:lineRule="auto"/>
        <w:jc w:val="both"/>
      </w:pPr>
    </w:p>
    <w:p w14:paraId="00000017" w14:textId="2F1B11F9" w:rsidR="00037DE8" w:rsidRDefault="00037DE8">
      <w:pPr>
        <w:spacing w:line="480" w:lineRule="auto"/>
        <w:jc w:val="both"/>
      </w:pPr>
    </w:p>
    <w:p w14:paraId="3C8D36D1" w14:textId="2601E2F9" w:rsidR="00C9375F" w:rsidRDefault="00C9375F">
      <w:pPr>
        <w:spacing w:line="480" w:lineRule="auto"/>
        <w:jc w:val="both"/>
      </w:pPr>
    </w:p>
    <w:p w14:paraId="316D2D72" w14:textId="77777777" w:rsidR="00C9375F" w:rsidRDefault="00C9375F">
      <w:pPr>
        <w:spacing w:line="480" w:lineRule="auto"/>
        <w:jc w:val="both"/>
      </w:pPr>
    </w:p>
    <w:p w14:paraId="5CBBD7BB" w14:textId="3EEE4314" w:rsidR="00783DCD" w:rsidRDefault="00BE13AF" w:rsidP="00783DCD">
      <w:pPr>
        <w:spacing w:line="480" w:lineRule="auto"/>
        <w:jc w:val="both"/>
        <w:rPr>
          <w:ins w:id="98" w:author="Max Lindmark" w:date="2022-04-23T15:02:00Z"/>
          <w:sz w:val="28"/>
          <w:szCs w:val="28"/>
        </w:rPr>
      </w:pPr>
      <w:commentRangeStart w:id="99"/>
      <w:ins w:id="100" w:author="Max Lindmark" w:date="2022-04-23T15:02:00Z">
        <w:r>
          <w:rPr>
            <w:sz w:val="28"/>
            <w:szCs w:val="28"/>
          </w:rPr>
          <w:lastRenderedPageBreak/>
          <w:t>Significance</w:t>
        </w:r>
      </w:ins>
      <w:commentRangeEnd w:id="99"/>
      <w:ins w:id="101" w:author="Max Lindmark" w:date="2022-04-24T08:09:00Z">
        <w:r w:rsidR="00E64D70">
          <w:rPr>
            <w:rStyle w:val="CommentReference"/>
          </w:rPr>
          <w:commentReference w:id="99"/>
        </w:r>
      </w:ins>
      <w:ins w:id="102" w:author="Max Lindmark" w:date="2022-04-24T08:37:00Z">
        <w:r w:rsidR="00C9375F">
          <w:rPr>
            <w:sz w:val="28"/>
            <w:szCs w:val="28"/>
          </w:rPr>
          <w:t xml:space="preserve"> statement</w:t>
        </w:r>
      </w:ins>
    </w:p>
    <w:p w14:paraId="00000018" w14:textId="57716B2E" w:rsidR="00037DE8" w:rsidRDefault="00E64D70" w:rsidP="00496AC1">
      <w:pPr>
        <w:spacing w:line="480" w:lineRule="auto"/>
        <w:jc w:val="both"/>
      </w:pPr>
      <w:ins w:id="103" w:author="Max Lindmark" w:date="2022-04-24T08:09:00Z">
        <w:r>
          <w:t>Ecosystem-scale warming experiments</w:t>
        </w:r>
      </w:ins>
      <w:ins w:id="104" w:author="Max Lindmark" w:date="2022-04-24T08:10:00Z">
        <w:r>
          <w:t xml:space="preserve"> provide unique insight into potential impacts of climate </w:t>
        </w:r>
        <w:r w:rsidR="00A16EE6">
          <w:t>change but</w:t>
        </w:r>
        <w:r>
          <w:t xml:space="preserve"> are very rare.</w:t>
        </w:r>
      </w:ins>
      <w:ins w:id="105" w:author="Max Lindmark" w:date="2022-04-24T08:11:00Z">
        <w:r w:rsidR="00A16EE6">
          <w:t xml:space="preserve"> Our work utilizes a natural experiment consisting of a lake heated by cooling water from a nuclear power plant for more than two decade</w:t>
        </w:r>
      </w:ins>
      <w:ins w:id="106" w:author="Max Lindmark" w:date="2022-04-24T08:12:00Z">
        <w:r w:rsidR="00A16EE6">
          <w:t>s</w:t>
        </w:r>
      </w:ins>
      <w:ins w:id="107" w:author="Max Lindmark" w:date="2022-04-24T08:54:00Z">
        <w:r w:rsidR="009577DF">
          <w:t xml:space="preserve"> and a reference area</w:t>
        </w:r>
      </w:ins>
      <w:ins w:id="108" w:author="Max Lindmark" w:date="2022-04-24T08:11:00Z">
        <w:r w:rsidR="00A16EE6">
          <w:t>.</w:t>
        </w:r>
      </w:ins>
      <w:ins w:id="109" w:author="Max Lindmark" w:date="2022-04-24T13:17:00Z">
        <w:r w:rsidR="004227BA">
          <w:t xml:space="preserve"> We analyze how changes in growth and mortality has affect the size and age distribution in a common freshwater fish u</w:t>
        </w:r>
      </w:ins>
      <w:ins w:id="110" w:author="Max Lindmark" w:date="2022-04-24T08:54:00Z">
        <w:r w:rsidR="009577DF">
          <w:t xml:space="preserve">sing </w:t>
        </w:r>
      </w:ins>
      <w:ins w:id="111" w:author="Max Lindmark" w:date="2022-04-24T08:13:00Z">
        <w:r w:rsidR="00496AC1">
          <w:t>time series of</w:t>
        </w:r>
      </w:ins>
      <w:ins w:id="112" w:author="Max Lindmark" w:date="2022-04-24T13:14:00Z">
        <w:r w:rsidR="00A652FA">
          <w:t xml:space="preserve"> catch data and </w:t>
        </w:r>
      </w:ins>
      <w:ins w:id="113" w:author="Max Lindmark" w:date="2022-04-24T08:13:00Z">
        <w:r w:rsidR="00496AC1">
          <w:t>growth-increment biochronologies derived from earbones</w:t>
        </w:r>
      </w:ins>
      <w:ins w:id="114" w:author="Max Lindmark" w:date="2022-04-24T08:16:00Z">
        <w:r w:rsidR="00496AC1">
          <w:t xml:space="preserve">. </w:t>
        </w:r>
      </w:ins>
      <w:ins w:id="115" w:author="Max Lindmark" w:date="2022-04-24T13:17:00Z">
        <w:r w:rsidR="00E34F71">
          <w:t xml:space="preserve">Despite </w:t>
        </w:r>
      </w:ins>
      <w:ins w:id="116" w:author="Max Lindmark" w:date="2022-04-24T13:18:00Z">
        <w:r w:rsidR="00E34F71">
          <w:t xml:space="preserve">fish in the heated area being 10% larger </w:t>
        </w:r>
        <w:r w:rsidR="00DA2D77">
          <w:t xml:space="preserve">at a given age, </w:t>
        </w:r>
      </w:ins>
      <w:ins w:id="117" w:author="Max Lindmark" w:date="2022-04-24T13:15:00Z">
        <w:r w:rsidR="006F30C8">
          <w:t xml:space="preserve">elevated mortality rates </w:t>
        </w:r>
      </w:ins>
      <w:ins w:id="118" w:author="Max Lindmark" w:date="2022-04-24T13:19:00Z">
        <w:r w:rsidR="00DE4BC3">
          <w:t>have</w:t>
        </w:r>
      </w:ins>
      <w:ins w:id="119" w:author="Max Lindmark" w:date="2022-04-24T13:15:00Z">
        <w:r w:rsidR="006F30C8">
          <w:t xml:space="preserve"> </w:t>
        </w:r>
      </w:ins>
      <w:ins w:id="120" w:author="Max Lindmark" w:date="2022-04-24T13:16:00Z">
        <w:r w:rsidR="006B5E1C">
          <w:t>led</w:t>
        </w:r>
        <w:r w:rsidR="006F30C8">
          <w:t xml:space="preserve"> to similar </w:t>
        </w:r>
      </w:ins>
      <w:ins w:id="121" w:author="Max Lindmark" w:date="2022-04-24T13:19:00Z">
        <w:r w:rsidR="00DE4BC3">
          <w:t>size structures</w:t>
        </w:r>
      </w:ins>
      <w:ins w:id="122" w:author="Max Lindmark" w:date="2022-04-24T08:52:00Z">
        <w:r w:rsidR="009577DF">
          <w:t xml:space="preserve">. </w:t>
        </w:r>
      </w:ins>
      <w:ins w:id="123" w:author="Max Lindmark" w:date="2022-04-24T08:55:00Z">
        <w:r w:rsidR="009577DF">
          <w:t>A</w:t>
        </w:r>
      </w:ins>
      <w:ins w:id="124" w:author="Max Lindmark" w:date="2022-04-24T08:52:00Z">
        <w:r w:rsidR="009577DF">
          <w:t xml:space="preserve">ccounting for the interplay between mortality and growth is </w:t>
        </w:r>
      </w:ins>
      <w:ins w:id="125" w:author="Max Lindmark" w:date="2022-04-24T08:56:00Z">
        <w:r w:rsidR="009577DF">
          <w:t xml:space="preserve">key </w:t>
        </w:r>
      </w:ins>
      <w:ins w:id="126" w:author="Max Lindmark" w:date="2022-04-24T08:53:00Z">
        <w:r w:rsidR="009577DF">
          <w:t xml:space="preserve">for making predictions about climate </w:t>
        </w:r>
      </w:ins>
      <w:ins w:id="127" w:author="Max Lindmark" w:date="2022-04-24T08:59:00Z">
        <w:r w:rsidR="0007083A">
          <w:t xml:space="preserve">impacts on </w:t>
        </w:r>
      </w:ins>
      <w:ins w:id="128" w:author="Max Lindmark" w:date="2022-04-24T08:56:00Z">
        <w:r w:rsidR="009577DF">
          <w:t>the size-structure of populations</w:t>
        </w:r>
      </w:ins>
      <w:ins w:id="129" w:author="Max Lindmark" w:date="2022-04-24T08:53:00Z">
        <w:r w:rsidR="009577DF">
          <w:t>.</w:t>
        </w:r>
      </w:ins>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B97F48B" w:rsidR="00037DE8" w:rsidRDefault="00037DE8">
      <w:pPr>
        <w:spacing w:line="480" w:lineRule="auto"/>
        <w:jc w:val="both"/>
        <w:rPr>
          <w:ins w:id="130" w:author="Max Lindmark" w:date="2022-04-24T13:19:00Z"/>
        </w:rPr>
      </w:pPr>
    </w:p>
    <w:p w14:paraId="0F8D82BE" w14:textId="15732421" w:rsidR="001E4E63" w:rsidRDefault="001E4E63">
      <w:pPr>
        <w:spacing w:line="480" w:lineRule="auto"/>
        <w:jc w:val="both"/>
        <w:rPr>
          <w:ins w:id="131" w:author="Max Lindmark" w:date="2022-04-24T13:19:00Z"/>
        </w:rPr>
      </w:pPr>
    </w:p>
    <w:p w14:paraId="7D3DCF91" w14:textId="022C0597" w:rsidR="001E4E63" w:rsidRDefault="001E4E63">
      <w:pPr>
        <w:spacing w:line="480" w:lineRule="auto"/>
        <w:jc w:val="both"/>
        <w:rPr>
          <w:ins w:id="132" w:author="Max Lindmark" w:date="2022-04-24T13:19:00Z"/>
        </w:rPr>
      </w:pPr>
    </w:p>
    <w:p w14:paraId="6DDF2388" w14:textId="367A9DA7" w:rsidR="001E4E63" w:rsidRDefault="001E4E63">
      <w:pPr>
        <w:spacing w:line="480" w:lineRule="auto"/>
        <w:jc w:val="both"/>
        <w:rPr>
          <w:ins w:id="133" w:author="Max Lindmark" w:date="2022-04-24T13:19:00Z"/>
        </w:rPr>
      </w:pPr>
    </w:p>
    <w:p w14:paraId="18FED56E" w14:textId="12E223E0" w:rsidR="001E4E63" w:rsidRDefault="001E4E63">
      <w:pPr>
        <w:spacing w:line="480" w:lineRule="auto"/>
        <w:jc w:val="both"/>
        <w:rPr>
          <w:ins w:id="134" w:author="Max Lindmark" w:date="2022-04-24T13:19:00Z"/>
        </w:rPr>
      </w:pPr>
    </w:p>
    <w:p w14:paraId="0886F6D6" w14:textId="0CAE39F3" w:rsidR="001E4E63" w:rsidRDefault="001E4E63">
      <w:pPr>
        <w:spacing w:line="480" w:lineRule="auto"/>
        <w:jc w:val="both"/>
        <w:rPr>
          <w:ins w:id="135" w:author="Max Lindmark" w:date="2022-04-24T13:19:00Z"/>
        </w:rPr>
      </w:pPr>
    </w:p>
    <w:p w14:paraId="12F1D082" w14:textId="6853B3A1" w:rsidR="001E4E63" w:rsidRDefault="001E4E63">
      <w:pPr>
        <w:spacing w:line="480" w:lineRule="auto"/>
        <w:jc w:val="both"/>
        <w:rPr>
          <w:ins w:id="136" w:author="Max Lindmark" w:date="2022-04-24T13:19:00Z"/>
        </w:rPr>
      </w:pPr>
    </w:p>
    <w:p w14:paraId="6E1F1136" w14:textId="51BEACBB" w:rsidR="001E4E63" w:rsidRDefault="001E4E63">
      <w:pPr>
        <w:spacing w:line="480" w:lineRule="auto"/>
        <w:jc w:val="both"/>
        <w:rPr>
          <w:ins w:id="137" w:author="Max Lindmark" w:date="2022-04-24T13:19:00Z"/>
        </w:rPr>
      </w:pPr>
    </w:p>
    <w:p w14:paraId="1AF558A1" w14:textId="675C07E7" w:rsidR="001E4E63" w:rsidRDefault="001E4E63">
      <w:pPr>
        <w:spacing w:line="480" w:lineRule="auto"/>
        <w:jc w:val="both"/>
        <w:rPr>
          <w:ins w:id="138" w:author="Max Lindmark" w:date="2022-04-24T13:19:00Z"/>
        </w:rPr>
      </w:pPr>
    </w:p>
    <w:p w14:paraId="50A82719" w14:textId="77777777" w:rsidR="001E4E63" w:rsidRDefault="001E4E63">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13EA4683"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8427B6">
        <w:instrText xml:space="preserve"> ADDIN ZOTERO_ITEM CSL_CITATION {"citationID":"TRlzIiwU","properties":{"formattedCitation":"(1, 2)","plainCitation":"(1, 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8427B6">
        <w:rPr>
          <w:lang w:val="en-GB"/>
        </w:rPr>
        <w:t>(1, 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8427B6">
        <w:instrText xml:space="preserve"> ADDIN ZOTERO_ITEM CSL_CITATION {"citationID":"c6hgMS8M","properties":{"formattedCitation":"(3\\uc0\\u8211{}5)","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8427B6" w:rsidRPr="008427B6">
        <w:rPr>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ins w:id="139" w:author="Max Lindmark" w:date="2022-04-22T10:39:00Z">
        <w:r w:rsidR="005259BA">
          <w:t xml:space="preserve">For instance. </w:t>
        </w:r>
      </w:ins>
      <w:del w:id="140" w:author="Max Lindmark" w:date="2022-04-22T10:39:00Z">
        <w:r w:rsidR="00300E1C" w:rsidDel="005259BA">
          <w:delText>W</w:delText>
        </w:r>
        <w:r w:rsidR="001B1A85" w:rsidDel="005259BA">
          <w:delText>arming</w:delText>
        </w:r>
        <w:r w:rsidR="00300E1C" w:rsidDel="005259BA">
          <w:delText xml:space="preserve"> </w:delText>
        </w:r>
      </w:del>
      <w:ins w:id="141" w:author="Max Lindmark" w:date="2022-04-22T10:39:00Z">
        <w:r w:rsidR="005259BA">
          <w:t xml:space="preserve">warming </w:t>
        </w:r>
      </w:ins>
      <w:r w:rsidR="00300E1C">
        <w:t xml:space="preserve">can </w:t>
      </w:r>
      <w:del w:id="142" w:author="Max Lindmark" w:date="2022-04-22T10:39:00Z">
        <w:r w:rsidR="00F87FEE" w:rsidDel="005259BA">
          <w:delText xml:space="preserve">even </w:delText>
        </w:r>
      </w:del>
      <w:r w:rsidR="00300E1C">
        <w:t>shift size-distributions without altering</w:t>
      </w:r>
      <w:r w:rsidR="001B1A85">
        <w:t xml:space="preserve"> mean size</w:t>
      </w:r>
      <w:ins w:id="143" w:author="Max Lindmark" w:date="2022-04-22T10:39:00Z">
        <w:r w:rsidR="005259BA">
          <w:t xml:space="preserve"> </w:t>
        </w:r>
      </w:ins>
      <w:del w:id="144" w:author="Max Lindmark" w:date="2022-04-22T10:39:00Z">
        <w:r w:rsidR="00C40B68" w:rsidDel="005259BA">
          <w:delText>; for example,</w:delText>
        </w:r>
        <w:r w:rsidR="001B1A85" w:rsidDel="005259BA">
          <w:delText xml:space="preserve"> </w:delText>
        </w:r>
      </w:del>
      <w:r w:rsidR="001B1A85">
        <w:t xml:space="preserve">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8427B6">
        <w:instrText xml:space="preserve"> ADDIN ZOTERO_ITEM CSL_CITATION {"citationID":"oDB0KE98","properties":{"formattedCitation":"(6)","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8427B6">
        <w:rPr>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8427B6">
        <w:instrText xml:space="preserve"> ADDIN ZOTERO_ITEM CSL_CITATION {"citationID":"XGcRb9Kc","properties":{"formattedCitation":"(7)","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8427B6">
        <w:rPr>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8427B6">
        <w:instrText xml:space="preserve"> ADDIN ZOTERO_ITEM CSL_CITATION {"citationID":"kr2xsOVz","properties":{"formattedCitation":"(8)","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8427B6">
        <w:rPr>
          <w:rFonts w:ascii="Cambria Math" w:hAnsi="Cambria Math" w:cs="Cambria Math"/>
        </w:rPr>
        <w:instrText>∼</w:instrText>
      </w:r>
      <w:r w:rsidR="008427B6">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8427B6">
        <w:rPr>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8427B6">
        <w:instrText xml:space="preserve"> ADDIN ZOTERO_ITEM CSL_CITATION {"citationID":"mjPLPvBu","properties":{"formattedCitation":"(9\\uc0\\u8211{}14)","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8427B6" w:rsidRPr="008427B6">
        <w:rPr>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8427B6">
        <w:instrText xml:space="preserve"> ADDIN ZOTERO_ITEM CSL_CITATION {"citationID":"fOTM8XRm","properties":{"formattedCitation":"(15)","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8427B6">
        <w:rPr>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r w:rsidR="001B1A85">
        <w:t xml:space="preserve">, </w:t>
      </w:r>
    </w:p>
    <w:p w14:paraId="5E2D09B9" w14:textId="0CF412AE" w:rsidR="005259BA" w:rsidRDefault="001B1A85" w:rsidP="00532868">
      <w:pPr>
        <w:spacing w:line="480" w:lineRule="auto"/>
        <w:ind w:firstLine="284"/>
        <w:jc w:val="both"/>
        <w:rPr>
          <w:ins w:id="145" w:author="Max Lindmark" w:date="2022-04-22T10:37:00Z"/>
        </w:rPr>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8427B6">
        <w:instrText xml:space="preserve"> ADDIN ZOTERO_ITEM CSL_CITATION {"citationID":"RBnFM4H5","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8427B6">
        <w:rPr>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8427B6">
        <w:instrText xml:space="preserve"> ADDIN ZOTERO_ITEM CSL_CITATION {"citationID":"KYlritFq","properties":{"formattedCitation":"(16\\uc0\\u8211{}18)","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8427B6" w:rsidRPr="008427B6">
        <w:rPr>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8427B6">
        <w:instrText xml:space="preserve"> ADDIN ZOTERO_ITEM CSL_CITATION {"citationID":"DnVZ3BfM","properties":{"formattedCitation":"(16)","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8427B6">
        <w:rPr>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8427B6">
        <w:instrText xml:space="preserve"> ADDIN ZOTERO_ITEM CSL_CITATION {"citationID":"kRxFvhaf","properties":{"formattedCitation":"(10, 19)","plainCitation":"(10, 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8427B6">
        <w:rPr>
          <w:lang w:val="en-GB"/>
        </w:rPr>
        <w:t>(10, 19)</w:t>
      </w:r>
      <w:r w:rsidR="00C81606">
        <w:fldChar w:fldCharType="end"/>
      </w:r>
      <w:r w:rsidRPr="00F064B1">
        <w:t xml:space="preserve">. </w:t>
      </w:r>
      <w:r>
        <w:t>Despite its rich theoretical foundation</w:t>
      </w:r>
      <w:r w:rsidR="004C1890">
        <w:fldChar w:fldCharType="begin"/>
      </w:r>
      <w:r w:rsidR="008427B6">
        <w:instrText xml:space="preserve"> ADDIN ZOTERO_ITEM CSL_CITATION {"citationID":"C6w1OF7P","properties":{"formattedCitation":"(20)","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8427B6">
        <w:rPr>
          <w:lang w:val="en-GB"/>
        </w:rPr>
        <w:t>(20)</w:t>
      </w:r>
      <w:r w:rsidR="004C1890">
        <w:fldChar w:fldCharType="end"/>
      </w:r>
      <w:r>
        <w:t xml:space="preserve"> and usefulness as an ecological indicator</w:t>
      </w:r>
      <w:r w:rsidR="00CE5D77">
        <w:fldChar w:fldCharType="begin"/>
      </w:r>
      <w:r w:rsidR="008427B6">
        <w:instrText xml:space="preserve"> ADDIN ZOTERO_ITEM CSL_CITATION {"citationID":"1SD1E9GB","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8427B6">
        <w:rPr>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8427B6">
        <w:instrText xml:space="preserve"> ADDIN ZOTERO_ITEM CSL_CITATION {"citationID":"isTnpUqW","properties":{"formattedCitation":"(21)","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8427B6">
        <w:rPr>
          <w:lang w:val="en-GB"/>
        </w:rPr>
        <w:t>(21)</w:t>
      </w:r>
      <w:r w:rsidR="00342B54">
        <w:fldChar w:fldCharType="end"/>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8427B6">
        <w:instrText xml:space="preserve"> ADDIN ZOTERO_ITEM CSL_CITATION {"citationID":"BfPU0IQ4","properties":{"formattedCitation":"(19)","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8427B6">
        <w:rPr>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lastRenderedPageBreak/>
        <w:t>truncates the age-distribution towards younger individuals</w:t>
      </w:r>
      <w:r w:rsidR="00202178">
        <w:fldChar w:fldCharType="begin"/>
      </w:r>
      <w:r w:rsidR="008427B6">
        <w:instrText xml:space="preserve"> ADDIN ZOTERO_ITEM CSL_CITATION {"citationID":"zoD3z8zo","properties":{"formattedCitation":"(22)","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8427B6">
        <w:rPr>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8427B6">
        <w:instrText xml:space="preserve"> ADDIN ZOTERO_ITEM CSL_CITATION {"citationID":"d0ikfDnv","properties":{"formattedCitation":"(23, 24)","plainCitation":"(23, 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8427B6">
        <w:rPr>
          <w:lang w:val="en-GB"/>
        </w:rPr>
        <w:t>(23, 24)</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p>
    <w:p w14:paraId="00000024" w14:textId="6D9DE429" w:rsidR="00037DE8" w:rsidRDefault="005259BA" w:rsidP="00532868">
      <w:pPr>
        <w:spacing w:line="480" w:lineRule="auto"/>
        <w:ind w:firstLine="284"/>
        <w:jc w:val="both"/>
      </w:pPr>
      <w:ins w:id="146" w:author="Max Lindmark" w:date="2022-04-22T10:40:00Z">
        <w:r>
          <w:t>Size-at-age is, as mentioned, generally predicted to increase for small individuals, but decrease for large individuals, according to the TSR</w:t>
        </w:r>
      </w:ins>
      <w:del w:id="147" w:author="Max Lindmark" w:date="2022-04-22T10:37:00Z">
        <w:r w:rsidR="00A21F67" w:rsidDel="005259BA">
          <w:delText xml:space="preserve"> Yet, while w</w:delText>
        </w:r>
      </w:del>
      <w:del w:id="148" w:author="Max Lindmark" w:date="2022-04-22T10:40:00Z">
        <w:r w:rsidR="00A21F67" w:rsidDel="005259BA">
          <w:delText>arming effects on ectotherm body growth ha</w:delText>
        </w:r>
        <w:r w:rsidR="003E5359" w:rsidDel="005259BA">
          <w:delText>ve</w:delText>
        </w:r>
        <w:r w:rsidR="00A21F67" w:rsidDel="005259BA">
          <w:delText xml:space="preserve"> been thoroughly studied</w:delText>
        </w:r>
      </w:del>
      <w:r w:rsidR="00F064B1">
        <w:fldChar w:fldCharType="begin"/>
      </w:r>
      <w:r w:rsidR="008427B6">
        <w:instrText xml:space="preserve"> ADDIN ZOTERO_ITEM CSL_CITATION {"citationID":"X5IVUcDO","properties":{"formattedCitation":"(6, 25)","plainCitation":"(6, 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064B1">
        <w:fldChar w:fldCharType="separate"/>
      </w:r>
      <w:r w:rsidR="008427B6">
        <w:rPr>
          <w:lang w:val="en-GB"/>
        </w:rPr>
        <w:t>(6, 25)</w:t>
      </w:r>
      <w:r w:rsidR="00F064B1">
        <w:fldChar w:fldCharType="end"/>
      </w:r>
      <w:ins w:id="149" w:author="Max Lindmark" w:date="2022-04-22T10:41:00Z">
        <w:r w:rsidR="00181DB5">
          <w:t xml:space="preserve">. </w:t>
        </w:r>
      </w:ins>
      <w:ins w:id="150" w:author="Max Lindmark" w:date="2022-04-22T10:42:00Z">
        <w:r w:rsidR="00181DB5">
          <w:t xml:space="preserve">Several factors likely contribute to this pattern, such as increased allocation to </w:t>
        </w:r>
      </w:ins>
      <w:ins w:id="151" w:author="Max Lindmark" w:date="2022-04-22T10:43:00Z">
        <w:r w:rsidR="00181DB5">
          <w:t>reproduction</w:t>
        </w:r>
      </w:ins>
      <w:ins w:id="152" w:author="Max Lindmark" w:date="2022-04-22T10:42:00Z">
        <w:r w:rsidR="00181DB5">
          <w:t xml:space="preserve"> </w:t>
        </w:r>
      </w:ins>
      <w:r w:rsidR="00181DB5">
        <w:fldChar w:fldCharType="begin"/>
      </w:r>
      <w:r w:rsidR="008427B6">
        <w:instrText xml:space="preserve"> ADDIN ZOTERO_ITEM CSL_CITATION {"citationID":"M52Eih8c","properties":{"formattedCitation":"(26)","plainCitation":"(26)","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181DB5">
        <w:fldChar w:fldCharType="separate"/>
      </w:r>
      <w:r w:rsidR="008427B6">
        <w:rPr>
          <w:lang w:val="en-GB"/>
        </w:rPr>
        <w:t>(26)</w:t>
      </w:r>
      <w:r w:rsidR="00181DB5">
        <w:fldChar w:fldCharType="end"/>
      </w:r>
      <w:ins w:id="153" w:author="Max Lindmark" w:date="2022-04-22T10:43:00Z">
        <w:r w:rsidR="00181DB5">
          <w:t xml:space="preserve"> and larger individuals in fish populations reaching optimum growth rates at lower temperatures</w:t>
        </w:r>
      </w:ins>
      <w:r w:rsidR="00F717AF">
        <w:fldChar w:fldCharType="begin"/>
      </w:r>
      <w:r w:rsidR="008427B6">
        <w:instrText xml:space="preserve"> ADDIN ZOTERO_ITEM CSL_CITATION {"citationID":"UekeCFkx","properties":{"formattedCitation":"(24)","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717AF">
        <w:fldChar w:fldCharType="separate"/>
      </w:r>
      <w:r w:rsidR="008427B6">
        <w:rPr>
          <w:lang w:val="en-GB"/>
        </w:rPr>
        <w:t>(24)</w:t>
      </w:r>
      <w:r w:rsidR="00F717AF">
        <w:fldChar w:fldCharType="end"/>
      </w:r>
      <w:ins w:id="154" w:author="Max Lindmark" w:date="2022-04-22T10:43:00Z">
        <w:r w:rsidR="00181DB5">
          <w:t>.</w:t>
        </w:r>
      </w:ins>
      <w:ins w:id="155" w:author="Max Lindmark" w:date="2022-04-22T10:44:00Z">
        <w:r w:rsidR="00F717AF">
          <w:t xml:space="preserve"> </w:t>
        </w:r>
        <w:r w:rsidR="00EE72DC">
          <w:t xml:space="preserve">Empirical support in fishes for this pattern </w:t>
        </w:r>
      </w:ins>
      <w:ins w:id="156" w:author="Max Lindmark" w:date="2022-04-22T10:46:00Z">
        <w:r w:rsidR="009210E5">
          <w:t>seem to be</w:t>
        </w:r>
      </w:ins>
      <w:ins w:id="157" w:author="Max Lindmark" w:date="2022-04-22T10:44:00Z">
        <w:r w:rsidR="00EE72DC">
          <w:t xml:space="preserve"> </w:t>
        </w:r>
      </w:ins>
      <w:ins w:id="158" w:author="Max Lindmark" w:date="2022-04-22T10:46:00Z">
        <w:r w:rsidR="009210E5">
          <w:t xml:space="preserve">more consistent </w:t>
        </w:r>
      </w:ins>
      <w:ins w:id="159" w:author="Max Lindmark" w:date="2022-04-22T10:44:00Z">
        <w:r w:rsidR="00EE72DC">
          <w:t>for increases in size-at-age of juveniles</w:t>
        </w:r>
      </w:ins>
      <w:r w:rsidR="002C10C0">
        <w:fldChar w:fldCharType="begin"/>
      </w:r>
      <w:r w:rsidR="008427B6">
        <w:instrText xml:space="preserve"> ADDIN ZOTERO_ITEM CSL_CITATION {"citationID":"mO4JzTMv","properties":{"formattedCitation":"(27\\uc0\\u8211{}29)","plainCitation":"(27–29)","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78,"uris":["http://zotero.org/users/6116610/items/B8RNSUP3"],"itemData":{"id":578,"type":"article-journal","container-title":"Canadian Journal of Fisheries and Aquatic Sciences","DOI":"10.1139/f07-150","issue":"3","page":"456–470","title":"Growth, temperature, and density relationships of North Sea cod (Gadus morhua)","volume":"65","author":[{"family":"Rindorf","given":"Anna"},{"family":"Jensen","given":"Henrik"},{"family":"Schrum","given":"Corinna"}],"issued":{"date-parts":[["2008"]]},"citation-key":"rindorfGrowthTemperatureDensity2008"}},{"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C10C0">
        <w:fldChar w:fldCharType="separate"/>
      </w:r>
      <w:r w:rsidR="008427B6" w:rsidRPr="008427B6">
        <w:rPr>
          <w:lang w:val="en-GB"/>
        </w:rPr>
        <w:t>(27–29)</w:t>
      </w:r>
      <w:r w:rsidR="002C10C0">
        <w:fldChar w:fldCharType="end"/>
      </w:r>
      <w:ins w:id="160" w:author="Max Lindmark" w:date="2022-04-22T10:43:00Z">
        <w:r w:rsidR="00181DB5">
          <w:t xml:space="preserve"> </w:t>
        </w:r>
      </w:ins>
      <w:ins w:id="161" w:author="Max Lindmark" w:date="2022-04-22T10:47:00Z">
        <w:r w:rsidR="00217017">
          <w:t>than declines in adult size at age in adults</w:t>
        </w:r>
      </w:ins>
      <w:ins w:id="162" w:author="Max Lindmark" w:date="2022-04-22T10:48:00Z">
        <w:r w:rsidR="00217017">
          <w:t xml:space="preserve">, where a larger </w:t>
        </w:r>
      </w:ins>
      <w:ins w:id="163" w:author="Max Lindmark" w:date="2022-04-22T10:49:00Z">
        <w:r w:rsidR="00217017">
          <w:t xml:space="preserve">diversity in responses </w:t>
        </w:r>
      </w:ins>
      <w:ins w:id="164" w:author="Max Lindmark" w:date="2022-04-22T10:48:00Z">
        <w:r w:rsidR="00217017">
          <w:t xml:space="preserve"> is observed</w:t>
        </w:r>
      </w:ins>
      <w:ins w:id="165" w:author="Max Lindmark" w:date="2022-04-22T10:47:00Z">
        <w:r w:rsidR="00217017">
          <w:t xml:space="preserve"> </w:t>
        </w:r>
      </w:ins>
      <w:ins w:id="166" w:author="Max Lindmark" w:date="2022-04-22T10:49:00Z">
        <w:r w:rsidR="00217017">
          <w:t>among species</w:t>
        </w:r>
      </w:ins>
      <w:r w:rsidR="00217017">
        <w:fldChar w:fldCharType="begin"/>
      </w:r>
      <w:r w:rsidR="008427B6">
        <w:instrText xml:space="preserve"> ADDIN ZOTERO_ITEM CSL_CITATION {"citationID":"l1zLloaR","properties":{"formattedCitation":"(29\\uc0\\u8211{}31)","plainCitation":"(29–31)","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819,"uris":["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217017">
        <w:fldChar w:fldCharType="separate"/>
      </w:r>
      <w:r w:rsidR="008427B6" w:rsidRPr="008427B6">
        <w:rPr>
          <w:lang w:val="en-GB"/>
        </w:rPr>
        <w:t>(29–31)</w:t>
      </w:r>
      <w:r w:rsidR="00217017">
        <w:fldChar w:fldCharType="end"/>
      </w:r>
      <w:ins w:id="167" w:author="Max Lindmark" w:date="2022-04-22T10:47:00Z">
        <w:r w:rsidR="00217017">
          <w:t xml:space="preserve">. </w:t>
        </w:r>
      </w:ins>
      <w:ins w:id="168" w:author="Max Lindmark" w:date="2022-04-22T10:50:00Z">
        <w:r w:rsidR="00CF7678">
          <w:t xml:space="preserve">Potentially this is due to most studies being done on commercially exploited species </w:t>
        </w:r>
      </w:ins>
      <w:ins w:id="169" w:author="Max Lindmark" w:date="2022-04-22T10:51:00Z">
        <w:r w:rsidR="00CF7678">
          <w:t>(</w:t>
        </w:r>
      </w:ins>
      <w:ins w:id="170" w:author="Max Lindmark" w:date="2022-04-22T10:50:00Z">
        <w:r w:rsidR="00CF7678">
          <w:t xml:space="preserve">which generally </w:t>
        </w:r>
      </w:ins>
      <w:ins w:id="171" w:author="Max Lindmark" w:date="2022-04-22T10:51:00Z">
        <w:r w:rsidR="00CF7678">
          <w:t>have long time series)</w:t>
        </w:r>
        <w:r w:rsidR="0073196B">
          <w:t xml:space="preserve">, which means size and growth relationships with temperature may be confounded with </w:t>
        </w:r>
        <w:r w:rsidR="000B20DE">
          <w:t>plastic and genetic responses to size</w:t>
        </w:r>
      </w:ins>
      <w:ins w:id="172" w:author="Max Lindmark" w:date="2022-04-22T10:52:00Z">
        <w:r w:rsidR="000B20DE">
          <w:t>-selective mortality</w:t>
        </w:r>
      </w:ins>
      <w:commentRangeStart w:id="173"/>
      <w:r w:rsidR="00197BD5">
        <w:fldChar w:fldCharType="begin"/>
      </w:r>
      <w:r w:rsidR="008427B6">
        <w:instrText xml:space="preserve"> ADDIN ZOTERO_ITEM CSL_CITATION {"citationID":"50pgpCvd","properties":{"formattedCitation":"(32)","plainCitation":"(32)","noteIndex":0},"citationItems":[{"id":3163,"uris":["http://zotero.org/users/6116610/items/RTLQZ24M"],"itemData":{"id":3163,"type":"article-journal","abstract":"Evidence is accumulating that many marine ectotherms are undergoing rapid changes in their life-history characteristics. These changes have been variously attributed to fisheries-induced evolution, inhibited adult growth rate due to oxygen limitation at higher temperatures, and plastic responses to density dependence or changes in ocean productivity. Here, we review the diverse underlying mechanisms by which plastic and evolutionary responses to climate change and fisheries are likely to produce similar life-history trends in harvested marine ectotherms, leading to faster life-histories with earlier maturation and smaller adult size-at-age. While mechanistically understanding these growth and maturation changes may be difficult, it is becoming clear that changing life-histories will lead to modified population dynamics, productivity and natural mortality of the affected species. We discuss how the observed and expected life-history changes could affect the assumptions and uncertainty within single and multispecies models currently used in marine ecosystem management, highlighting that models which allow for dynamic life-history traits often report significantly different estimates of stock biomass. Given that both climate- and harvest-induced life-history changes are likely to intensify and possibly amplify each other, there is an urgent need to adequately assess the implications of faster life-histories for marine ecosystem management. This is especially true for data-poor stocks, where growth and maturation are not regularly assessed. Targeted monitoring can be used to inform responsive management, but for improved sustainability outcomes, a precautionary approach to management that is robust to life-history trends is advised.","container-title":"Fish and Fisheries","DOI":"10.1111/faf.12156","ISSN":"1467-2979","issue":"4","language":"en","note":"_eprint: https://onlinelibrary.wiley.com/doi/pdf/10.1111/faf.12156","page":"1005-1028","source":"Wiley Online Library","title":"Trends and management implications of human-influenced life-history changes in marine ectotherms","volume":"17","author":[{"family":"Audzijonyte","given":"Asta"},{"family":"Fulton","given":"Elizabeth"},{"family":"Haddon","given":"Malcolm"},{"family":"Helidoniotis","given":"Fay"},{"family":"Hobday","given":"Alistair J"},{"family":"Kuparinen","given":"Anna"},{"family":"Morrongiello","given":"John"},{"family":"Smith","given":"Anthony DM"},{"family":"Upston","given":"Judy"},{"family":"Waples","given":"Robin S"}],"issued":{"date-parts":[["2016"]]},"citation-key":"audzijonyteTrendsManagementImplications2016"}}],"schema":"https://github.com/citation-style-language/schema/raw/master/csl-citation.json"} </w:instrText>
      </w:r>
      <w:r w:rsidR="00197BD5">
        <w:fldChar w:fldCharType="separate"/>
      </w:r>
      <w:r w:rsidR="008427B6">
        <w:rPr>
          <w:lang w:val="en-GB"/>
        </w:rPr>
        <w:t>(32)</w:t>
      </w:r>
      <w:r w:rsidR="00197BD5">
        <w:fldChar w:fldCharType="end"/>
      </w:r>
      <w:ins w:id="174" w:author="Max Lindmark" w:date="2022-04-22T10:52:00Z">
        <w:r w:rsidR="000B20DE">
          <w:t>.</w:t>
        </w:r>
      </w:ins>
      <w:ins w:id="175" w:author="Max Lindmark" w:date="2022-04-22T10:51:00Z">
        <w:r w:rsidR="00CF7678">
          <w:t xml:space="preserve"> </w:t>
        </w:r>
      </w:ins>
      <w:commentRangeEnd w:id="173"/>
      <w:ins w:id="176" w:author="Max Lindmark" w:date="2022-04-22T10:52:00Z">
        <w:r w:rsidR="00197BD5">
          <w:rPr>
            <w:rStyle w:val="CommentReference"/>
          </w:rPr>
          <w:commentReference w:id="173"/>
        </w:r>
      </w:ins>
      <w:ins w:id="177" w:author="Max Lindmark" w:date="2022-04-22T10:55:00Z">
        <w:r w:rsidR="0049324C">
          <w:t>Moreover, the effect</w:t>
        </w:r>
      </w:ins>
      <w:ins w:id="178" w:author="Max Lindmark" w:date="2022-04-22T10:57:00Z">
        <w:r w:rsidR="001E17EC">
          <w:t xml:space="preserve"> of temperature on</w:t>
        </w:r>
      </w:ins>
      <w:ins w:id="179" w:author="Max Lindmark" w:date="2022-04-22T10:56:00Z">
        <w:r w:rsidR="0049324C">
          <w:t xml:space="preserve"> mortality </w:t>
        </w:r>
      </w:ins>
      <w:ins w:id="180" w:author="Max Lindmark" w:date="2022-04-22T10:57:00Z">
        <w:r w:rsidR="001E17EC">
          <w:t>rates of</w:t>
        </w:r>
      </w:ins>
      <w:ins w:id="181" w:author="Max Lindmark" w:date="2022-04-22T10:56:00Z">
        <w:r w:rsidR="0049324C">
          <w:t xml:space="preserve"> </w:t>
        </w:r>
      </w:ins>
      <w:del w:id="182" w:author="Max Lindmark" w:date="2022-04-22T10:41:00Z">
        <w:r w:rsidR="00A21F67" w:rsidDel="00181DB5">
          <w:delText>,</w:delText>
        </w:r>
      </w:del>
      <w:del w:id="183" w:author="Max Lindmark" w:date="2022-04-22T10:42:00Z">
        <w:r w:rsidR="00A21F67" w:rsidDel="00181DB5">
          <w:delText xml:space="preserve"> </w:delText>
        </w:r>
      </w:del>
      <w:del w:id="184" w:author="Max Lindmark" w:date="2022-04-22T10:56:00Z">
        <w:r w:rsidR="00A21F67" w:rsidDel="0049324C">
          <w:delText xml:space="preserve">those on mortality in </w:delText>
        </w:r>
      </w:del>
      <w:r w:rsidR="00A21F67">
        <w:t xml:space="preserve">wild populations </w:t>
      </w:r>
      <w:ins w:id="185" w:author="Max Lindmark" w:date="2022-04-22T10:56:00Z">
        <w:r w:rsidR="0049324C">
          <w:t>are more studied using among-species analyses</w:t>
        </w:r>
      </w:ins>
      <w:ins w:id="186" w:author="Max Lindmark" w:date="2022-04-22T10:57:00Z">
        <w:r w:rsidR="001E17EC">
          <w:t xml:space="preserve">. These relationships based on thermal </w:t>
        </w:r>
      </w:ins>
      <w:ins w:id="187" w:author="Max Lindmark" w:date="2022-04-22T10:58:00Z">
        <w:r w:rsidR="001E17EC">
          <w:t xml:space="preserve">gradients in space </w:t>
        </w:r>
      </w:ins>
      <w:ins w:id="188" w:author="Max Lindmark" w:date="2022-04-22T10:57:00Z">
        <w:r w:rsidR="001E17EC">
          <w:t xml:space="preserve">may not necessarily </w:t>
        </w:r>
      </w:ins>
      <w:ins w:id="189" w:author="Max Lindmark" w:date="2022-04-22T10:58:00Z">
        <w:r w:rsidR="001E17EC">
          <w:t xml:space="preserve">be the same as the </w:t>
        </w:r>
      </w:ins>
      <w:ins w:id="190" w:author="Max Lindmark" w:date="2022-04-22T10:59:00Z">
        <w:r w:rsidR="001E17EC">
          <w:t xml:space="preserve">effects of </w:t>
        </w:r>
        <w:r w:rsidR="001E17EC" w:rsidRPr="001E17EC">
          <w:rPr>
            <w:i/>
            <w:iCs/>
            <w:rPrChange w:id="191" w:author="Max Lindmark" w:date="2022-04-22T10:59:00Z">
              <w:rPr/>
            </w:rPrChange>
          </w:rPr>
          <w:t>warming</w:t>
        </w:r>
      </w:ins>
      <w:ins w:id="192" w:author="Max Lindmark" w:date="2022-04-22T10:58:00Z">
        <w:r w:rsidR="001E17EC">
          <w:t xml:space="preserve"> </w:t>
        </w:r>
      </w:ins>
      <w:ins w:id="193" w:author="Max Lindmark" w:date="2022-04-22T10:59:00Z">
        <w:r w:rsidR="001E17EC">
          <w:t>on</w:t>
        </w:r>
      </w:ins>
      <w:ins w:id="194" w:author="Max Lindmark" w:date="2022-04-22T10:58:00Z">
        <w:r w:rsidR="001E17EC">
          <w:t xml:space="preserve"> </w:t>
        </w:r>
      </w:ins>
      <w:ins w:id="195" w:author="Max Lindmark" w:date="2022-04-22T10:59:00Z">
        <w:r w:rsidR="001E17EC">
          <w:t>mortality on s</w:t>
        </w:r>
      </w:ins>
      <w:ins w:id="196" w:author="Max Lindmark" w:date="2022-04-22T10:58:00Z">
        <w:r w:rsidR="001E17EC">
          <w:t>ingle populations</w:t>
        </w:r>
      </w:ins>
      <w:ins w:id="197" w:author="Max Lindmark" w:date="2022-04-22T10:59:00Z">
        <w:r w:rsidR="001E17EC">
          <w:t xml:space="preserve">. Hence, </w:t>
        </w:r>
      </w:ins>
      <w:ins w:id="198" w:author="Max Lindmark" w:date="2022-04-22T11:01:00Z">
        <w:r w:rsidR="001E17EC">
          <w:t>the effects of warming</w:t>
        </w:r>
      </w:ins>
      <w:ins w:id="199" w:author="Max Lindmark" w:date="2022-04-22T11:00:00Z">
        <w:r w:rsidR="001E17EC">
          <w:t xml:space="preserve"> </w:t>
        </w:r>
      </w:ins>
      <w:ins w:id="200" w:author="Max Lindmark" w:date="2022-04-22T11:01:00Z">
        <w:r w:rsidR="001E17EC">
          <w:t xml:space="preserve">on </w:t>
        </w:r>
      </w:ins>
      <w:ins w:id="201" w:author="Max Lindmark" w:date="2022-04-22T11:00:00Z">
        <w:r w:rsidR="001E17EC">
          <w:t>growth and size</w:t>
        </w:r>
      </w:ins>
      <w:ins w:id="202" w:author="Max Lindmark" w:date="2022-04-22T11:01:00Z">
        <w:r w:rsidR="001E17EC">
          <w:t>-</w:t>
        </w:r>
      </w:ins>
      <w:ins w:id="203" w:author="Max Lindmark" w:date="2022-04-22T11:00:00Z">
        <w:r w:rsidR="001E17EC">
          <w:t>at</w:t>
        </w:r>
      </w:ins>
      <w:ins w:id="204" w:author="Max Lindmark" w:date="2022-04-22T11:01:00Z">
        <w:r w:rsidR="001E17EC">
          <w:t>-</w:t>
        </w:r>
      </w:ins>
      <w:ins w:id="205" w:author="Max Lindmark" w:date="2022-04-22T11:00:00Z">
        <w:r w:rsidR="001E17EC">
          <w:t xml:space="preserve">age and mortality </w:t>
        </w:r>
      </w:ins>
      <w:ins w:id="206" w:author="Max Lindmark" w:date="2022-04-22T11:01:00Z">
        <w:r w:rsidR="001F4124">
          <w:t>within natural populations constitutes a</w:t>
        </w:r>
      </w:ins>
      <w:ins w:id="207" w:author="Max Lindmark" w:date="2022-04-22T11:00:00Z">
        <w:r w:rsidR="001E17EC">
          <w:t xml:space="preserve"> key knowledge gap</w:t>
        </w:r>
      </w:ins>
      <w:ins w:id="208" w:author="Max Lindmark" w:date="2022-04-22T11:01:00Z">
        <w:r w:rsidR="001F4124">
          <w:t xml:space="preserve"> for predicting</w:t>
        </w:r>
      </w:ins>
      <w:del w:id="209" w:author="Max Lindmark" w:date="2022-04-22T11:01:00Z">
        <w:r w:rsidR="00A21F67" w:rsidDel="001F4124">
          <w:delText>have not</w:delText>
        </w:r>
        <w:r w:rsidR="00E81E29" w:rsidDel="001F4124">
          <w:delText xml:space="preserve"> to the same extent</w:delText>
        </w:r>
        <w:r w:rsidR="00A21F67" w:rsidDel="001F4124">
          <w:delText>, nor</w:delText>
        </w:r>
      </w:del>
      <w:r w:rsidR="00A21F67">
        <w:t xml:space="preserve"> the</w:t>
      </w:r>
      <w:del w:id="210" w:author="Max Lindmark" w:date="2022-04-22T11:01:00Z">
        <w:r w:rsidR="00A21F67" w:rsidDel="001F4124">
          <w:delText>ir</w:delText>
        </w:r>
      </w:del>
      <w:r w:rsidR="00A21F67">
        <w:t xml:space="preserve"> </w:t>
      </w:r>
      <w:del w:id="211" w:author="Max Lindmark" w:date="2022-04-22T11:01:00Z">
        <w:r w:rsidR="00A21F67" w:rsidDel="001F4124">
          <w:delText xml:space="preserve">joint </w:delText>
        </w:r>
      </w:del>
      <w:r w:rsidR="00A21F67">
        <w:t xml:space="preserve">consequences </w:t>
      </w:r>
      <w:ins w:id="212" w:author="Max Lindmark" w:date="2022-04-22T11:02:00Z">
        <w:r w:rsidR="00CF16E4">
          <w:t xml:space="preserve">of climate change on </w:t>
        </w:r>
      </w:ins>
      <w:del w:id="213" w:author="Max Lindmark" w:date="2022-04-22T11:02:00Z">
        <w:r w:rsidR="00A21F67" w:rsidDel="00CF16E4">
          <w:delText xml:space="preserve">for </w:delText>
        </w:r>
      </w:del>
      <w:r w:rsidR="00A21F67">
        <w:t>population size-spectra</w:t>
      </w:r>
      <w:ins w:id="214" w:author="Max Lindmark" w:date="2022-04-22T11:02:00Z">
        <w:r w:rsidR="00CF16E4">
          <w:t>.</w:t>
        </w:r>
      </w:ins>
      <w:del w:id="215" w:author="Max Lindmark" w:date="2022-04-22T11:02:00Z">
        <w:r w:rsidR="00A21F67" w:rsidDel="00CF16E4">
          <w:delText xml:space="preserve"> in warming environments.</w:delText>
        </w:r>
      </w:del>
    </w:p>
    <w:p w14:paraId="00000025" w14:textId="3C511860" w:rsidR="00037DE8" w:rsidRDefault="00181DB5">
      <w:pPr>
        <w:spacing w:line="480" w:lineRule="auto"/>
        <w:ind w:firstLine="284"/>
        <w:jc w:val="both"/>
      </w:pPr>
      <w:ins w:id="216" w:author="Max Lindmark" w:date="2022-04-22T10:43:00Z">
        <w:r>
          <w:t xml:space="preserve">Here </w:t>
        </w:r>
      </w:ins>
      <w:del w:id="217" w:author="Max Lindmark" w:date="2022-04-22T10:43:00Z">
        <w:r w:rsidR="008F4827" w:rsidDel="00181DB5">
          <w:delText>W</w:delText>
        </w:r>
        <w:r w:rsidR="001B1A85" w:rsidDel="00181DB5">
          <w:delText xml:space="preserve">e </w:delText>
        </w:r>
      </w:del>
      <w:ins w:id="218" w:author="Max Lindmark" w:date="2022-04-22T10:43:00Z">
        <w:r>
          <w:t xml:space="preserve">we </w:t>
        </w:r>
      </w:ins>
      <w:r w:rsidR="001B1A85">
        <w:t>use</w:t>
      </w:r>
      <w:r w:rsidR="008F4827">
        <w:t>d</w:t>
      </w:r>
      <w:r w:rsidR="001B1A85">
        <w:t xml:space="preserve"> data from </w:t>
      </w:r>
      <w:r w:rsidR="00A21F67">
        <w:t xml:space="preserve">a </w:t>
      </w:r>
      <w:r w:rsidR="001B1A85">
        <w:t>unique</w:t>
      </w:r>
      <w:r w:rsidR="007E4429">
        <w:t xml:space="preserve">, </w:t>
      </w:r>
      <w:r w:rsidR="001B1A85">
        <w:t>large-scale</w:t>
      </w:r>
      <w:r w:rsidR="008F4827">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r w:rsidR="001B1A85">
        <w:rPr>
          <w:i/>
        </w:rPr>
        <w:t>Perca fluviatilis</w:t>
      </w:r>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w:t>
      </w:r>
      <w:ins w:id="219" w:author="Max Lindmark" w:date="2022-04-24T13:20:00Z">
        <w:r w:rsidR="00DE1872">
          <w:t xml:space="preserve">approximately </w:t>
        </w:r>
      </w:ins>
      <w:del w:id="220" w:author="Max Lindmark" w:date="2022-04-24T13:20:00Z">
        <w:r w:rsidR="001B1A85" w:rsidDel="00DE1872">
          <w:delText>5-10</w:delText>
        </w:r>
      </w:del>
      <w:ins w:id="221" w:author="Max Lindmark" w:date="2022-04-24T13:20:00Z">
        <w:r w:rsidR="00DE1872">
          <w:t>8</w:t>
        </w:r>
      </w:ins>
      <w:del w:id="222" w:author="Max Lindmark" w:date="2022-04-24T13:20:00Z">
        <w:r w:rsidR="001B1A85" w:rsidDel="00DE1872">
          <w:delText xml:space="preserve"> </w:delText>
        </w:r>
      </w:del>
      <m:oMath>
        <m:r>
          <w:rPr>
            <w:rFonts w:ascii="Cambria Math" w:eastAsia="Cambria Math" w:hAnsi="Cambria Math" w:cs="Cambria Math"/>
          </w:rPr>
          <m:t>℃</m:t>
        </m:r>
      </m:oMath>
      <w:r w:rsidR="001B1A85">
        <w:t xml:space="preserve"> above normal </w:t>
      </w:r>
      <w:r w:rsidR="00100F78">
        <w:t>(‘</w:t>
      </w:r>
      <w:r w:rsidR="00320473">
        <w:t xml:space="preserve">heated </w:t>
      </w:r>
      <w:r w:rsidR="00100F78">
        <w:lastRenderedPageBreak/>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D552B1">
      <w:pPr>
        <w:spacing w:line="480" w:lineRule="auto"/>
        <w:jc w:val="both"/>
        <w:rPr>
          <w:sz w:val="28"/>
          <w:szCs w:val="28"/>
        </w:rPr>
      </w:pPr>
      <w:sdt>
        <w:sdtPr>
          <w:tag w:val="goog_rdk_13"/>
          <w:id w:val="247478690"/>
        </w:sdtPr>
        <w:sdtEndPr/>
        <w:sdtContent/>
      </w:sdt>
      <w:sdt>
        <w:sdtPr>
          <w:tag w:val="goog_rdk_14"/>
          <w:id w:val="1100213546"/>
        </w:sdtPr>
        <w:sdtEndPr/>
        <w:sdtContent/>
      </w:sdt>
      <w:r w:rsidR="001B1A85">
        <w:rPr>
          <w:sz w:val="28"/>
          <w:szCs w:val="28"/>
        </w:rPr>
        <w:t>Results</w:t>
      </w:r>
    </w:p>
    <w:p w14:paraId="00000028" w14:textId="47A58487"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r w:rsidR="003A3F81">
        <w:t>27</w:t>
      </w:r>
      <w:r w:rsidR="00C126A5">
        <w:t xml:space="preserve">% </w:t>
      </w:r>
      <w:r w:rsidR="009C5925">
        <w:t>larger growth coefficient</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ins w:id="223" w:author="Max Lindmark" w:date="2022-04-22T11:02:00Z">
        <w:r w:rsidR="00196457">
          <w:t xml:space="preserve"> </w:t>
        </w:r>
      </w:ins>
      <w:ins w:id="224" w:author="Max Lindmark" w:date="2022-04-23T10:29:00Z">
        <w:r w:rsidR="00ED3B75">
          <w:t xml:space="preserve">These differences in growth parameters lead to fish being approximately 10% larger in the heated </w:t>
        </w:r>
      </w:ins>
      <w:ins w:id="225" w:author="Max Lindmark" w:date="2022-04-23T10:30:00Z">
        <w:r w:rsidR="009A2DA1">
          <w:t>area relative to the reference area (Fig. 3).</w:t>
        </w:r>
      </w:ins>
    </w:p>
    <w:p w14:paraId="00000029" w14:textId="7B0FA4F5"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w:t>
      </w:r>
      <w:del w:id="226" w:author="Max Lindmark" w:date="2022-04-23T10:30:00Z">
        <w:r w:rsidR="0032100D" w:rsidDel="006832C5">
          <w:delText>3</w:delText>
        </w:r>
      </w:del>
      <w:ins w:id="227" w:author="Max Lindmark" w:date="2022-04-23T10:30:00Z">
        <w:r w:rsidR="006832C5">
          <w:t>4</w:t>
        </w:r>
      </w:ins>
      <w:r w:rsidR="0032100D">
        <w:t>)</w:t>
      </w:r>
      <w:r>
        <w:t xml:space="preserve">. </w:t>
      </w:r>
      <w:r w:rsidR="0032100D">
        <w:t>T</w:t>
      </w:r>
      <w:r>
        <w:t xml:space="preserve">he best </w:t>
      </w:r>
      <w:r>
        <w:lastRenderedPageBreak/>
        <w:t xml:space="preserve">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w:t>
      </w:r>
      <w:del w:id="228" w:author="Max Lindmark" w:date="2022-04-23T10:30:00Z">
        <w:r w:rsidDel="002178E5">
          <w:delText>3</w:delText>
        </w:r>
      </w:del>
      <w:ins w:id="229" w:author="Max Lindmark" w:date="2022-04-23T10:30:00Z">
        <w:r w:rsidR="002178E5">
          <w:t>4</w:t>
        </w:r>
      </w:ins>
      <w:r>
        <w:t xml:space="preserve">).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r w:rsidR="0032100D" w:rsidRPr="00B41B40">
        <w:rPr>
          <w:rFonts w:ascii="Cambria Math" w:hAnsi="Cambria Math"/>
          <w:i/>
        </w:rPr>
        <w:t>θ</w:t>
      </w:r>
      <w:r>
        <w:t xml:space="preserve"> </w:t>
      </w:r>
      <w:r w:rsidR="009B06EB">
        <w:t xml:space="preserve"> </w:t>
      </w:r>
      <w:r>
        <w:t>both only had 0.3% of the density below 0</w:t>
      </w:r>
      <w:r w:rsidR="009B06EB">
        <w:t xml:space="preserve"> (Fig. </w:t>
      </w:r>
      <w:del w:id="230" w:author="Max Lindmark" w:date="2022-04-23T10:30:00Z">
        <w:r w:rsidR="009B06EB" w:rsidDel="00B50834">
          <w:delText>3C</w:delText>
        </w:r>
      </w:del>
      <w:ins w:id="231" w:author="Max Lindmark" w:date="2022-04-23T10:30:00Z">
        <w:r w:rsidR="00B50834">
          <w:t>4C</w:t>
        </w:r>
      </w:ins>
      <w:r w:rsidR="009B06EB">
        <w:t xml:space="preserve">, E), indicating </w:t>
      </w:r>
      <w:r w:rsidR="00796AE9">
        <w:t>high probability that growth rates have differentiated</w:t>
      </w:r>
      <w:r w:rsidR="00CD50EA">
        <w:t xml:space="preserve"> between the heated and reference area</w:t>
      </w:r>
      <w:r>
        <w:t xml:space="preserve">. </w:t>
      </w:r>
    </w:p>
    <w:p w14:paraId="0000002A" w14:textId="57BC8EF0"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w:t>
      </w:r>
      <w:del w:id="232" w:author="Max Lindmark" w:date="2022-04-23T10:30:00Z">
        <w:r w:rsidDel="00963864">
          <w:delText>4</w:delText>
        </w:r>
      </w:del>
      <w:ins w:id="233" w:author="Max Lindmark" w:date="2022-04-23T10:30:00Z">
        <w:r w:rsidR="00963864">
          <w:t>5</w:t>
        </w:r>
      </w:ins>
      <w:r>
        <w:t xml:space="preserve">). </w:t>
      </w:r>
      <w:r w:rsidR="009B06EB">
        <w:t>The overlap with zero is 0.</w:t>
      </w:r>
      <w:del w:id="234" w:author="Max Lindmark" w:date="2022-04-24T11:29:00Z">
        <w:r w:rsidR="009B06EB" w:rsidDel="00F66324">
          <w:delText>1</w:delText>
        </w:r>
      </w:del>
      <w:ins w:id="235" w:author="Max Lindmark" w:date="2022-04-24T11:29:00Z">
        <w:r w:rsidR="00F66324">
          <w:t>05</w:t>
        </w:r>
      </w:ins>
      <w:r w:rsidR="009B06EB">
        <w:t xml:space="preserve">%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w:t>
      </w:r>
      <w:del w:id="236" w:author="Max Lindmark" w:date="2022-04-23T10:30:00Z">
        <w:r w:rsidR="009B06EB" w:rsidDel="00BA4060">
          <w:delText>4C</w:delText>
        </w:r>
      </w:del>
      <w:ins w:id="237" w:author="Max Lindmark" w:date="2022-04-23T10:30:00Z">
        <w:r w:rsidR="00BA4060">
          <w:t>5C</w:t>
        </w:r>
      </w:ins>
      <w:r w:rsidR="009B06EB">
        <w:t xml:space="preserve">).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m:t>
        </m:r>
        <m:r>
          <w:del w:id="238" w:author="Max Lindmark" w:date="2022-04-24T11:29:00Z">
            <w:rPr>
              <w:rFonts w:ascii="Cambria Math" w:eastAsia="Cambria Math" w:hAnsi="Cambria Math" w:cs="Cambria Math"/>
            </w:rPr>
            <m:t>6</m:t>
          </w:del>
        </m:r>
        <m:r>
          <w:rPr>
            <w:rFonts w:ascii="Cambria Math" w:eastAsia="Cambria Math" w:hAnsi="Cambria Math" w:cs="Cambria Math"/>
          </w:rPr>
          <m:t>[0.6</m:t>
        </m:r>
        <m:r>
          <w:del w:id="239" w:author="Max Lindmark" w:date="2022-04-24T11:29:00Z">
            <w:rPr>
              <w:rFonts w:ascii="Cambria Math" w:eastAsia="Cambria Math" w:hAnsi="Cambria Math" w:cs="Cambria Math"/>
            </w:rPr>
            <m:t>3</m:t>
          </w:del>
        </m:r>
        <m:r>
          <w:ins w:id="240" w:author="Max Lindmark" w:date="2022-04-24T11:29:00Z">
            <w:rPr>
              <w:rFonts w:ascii="Cambria Math" w:eastAsia="Cambria Math" w:hAnsi="Cambria Math" w:cs="Cambria Math"/>
            </w:rPr>
            <m:t>7</m:t>
          </w:ins>
        </m:r>
        <m:r>
          <w:rPr>
            <w:rFonts w:ascii="Cambria Math" w:eastAsia="Cambria Math" w:hAnsi="Cambria Math" w:cs="Cambria Math"/>
          </w:rPr>
          <m:t>,0.8</m:t>
        </m:r>
        <m:r>
          <w:del w:id="241" w:author="Max Lindmark" w:date="2022-04-24T11:29:00Z">
            <w:rPr>
              <w:rFonts w:ascii="Cambria Math" w:eastAsia="Cambria Math" w:hAnsi="Cambria Math" w:cs="Cambria Math"/>
            </w:rPr>
            <m:t>8</m:t>
          </w:del>
        </m:r>
        <m:r>
          <w:ins w:id="242" w:author="Max Lindmark" w:date="2022-04-24T11:29:00Z">
            <w:rPr>
              <w:rFonts w:ascii="Cambria Math" w:eastAsia="Cambria Math" w:hAnsi="Cambria Math" w:cs="Cambria Math"/>
            </w:rPr>
            <m:t>2</m:t>
          </w:ins>
        </m:r>
        <m:r>
          <w:rPr>
            <w:rFonts w:ascii="Cambria Math" w:eastAsia="Cambria Math" w:hAnsi="Cambria Math" w:cs="Cambria Math"/>
          </w:rPr>
          <m:t>]</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m:t>
        </m:r>
        <m:r>
          <w:del w:id="243" w:author="Max Lindmark" w:date="2022-04-24T11:30:00Z">
            <w:rPr>
              <w:rFonts w:ascii="Cambria Math" w:eastAsia="Cambria Math" w:hAnsi="Cambria Math" w:cs="Cambria Math"/>
            </w:rPr>
            <m:t>8</m:t>
          </w:del>
        </m:r>
        <m:r>
          <w:ins w:id="244" w:author="Max Lindmark" w:date="2022-04-24T11:30:00Z">
            <w:rPr>
              <w:rFonts w:ascii="Cambria Math" w:eastAsia="Cambria Math" w:hAnsi="Cambria Math" w:cs="Cambria Math"/>
            </w:rPr>
            <m:t>7</m:t>
          </w:ins>
        </m:r>
        <m:r>
          <w:rPr>
            <w:rFonts w:ascii="Cambria Math" w:eastAsia="Cambria Math" w:hAnsi="Cambria Math" w:cs="Cambria Math"/>
          </w:rPr>
          <m:t>,0.6</m:t>
        </m:r>
        <m:r>
          <w:del w:id="245" w:author="Max Lindmark" w:date="2022-04-24T11:30:00Z">
            <w:rPr>
              <w:rFonts w:ascii="Cambria Math" w:eastAsia="Cambria Math" w:hAnsi="Cambria Math" w:cs="Cambria Math"/>
            </w:rPr>
            <m:t>9</m:t>
          </w:del>
        </m:r>
        <m:r>
          <w:ins w:id="246" w:author="Max Lindmark" w:date="2022-04-24T11:30:00Z">
            <w:rPr>
              <w:rFonts w:ascii="Cambria Math" w:eastAsia="Cambria Math" w:hAnsi="Cambria Math" w:cs="Cambria Math"/>
            </w:rPr>
            <m:t>8</m:t>
          </w:ins>
        </m:r>
        <m:r>
          <w:rPr>
            <w:rFonts w:ascii="Cambria Math" w:eastAsia="Cambria Math" w:hAnsi="Cambria Math" w:cs="Cambria Math"/>
          </w:rPr>
          <m:t>]</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2A1767DF" w:rsidR="00037DE8" w:rsidRDefault="001B1A85">
      <w:pPr>
        <w:spacing w:line="480" w:lineRule="auto"/>
        <w:ind w:firstLine="284"/>
        <w:jc w:val="both"/>
      </w:pPr>
      <w:r>
        <w:t>Lastly, analysis of the size-structure</w:t>
      </w:r>
      <w:r w:rsidR="004D703A">
        <w:t xml:space="preserve"> in the two areas </w:t>
      </w:r>
      <w:r>
        <w:t>revealed that</w:t>
      </w:r>
      <w:ins w:id="247" w:author="Max Lindmark" w:date="2022-04-24T13:43:00Z">
        <w:r w:rsidR="00143ED7">
          <w:t xml:space="preserve">, despite </w:t>
        </w:r>
      </w:ins>
      <w:del w:id="248" w:author="Max Lindmark" w:date="2022-04-24T13:43:00Z">
        <w:r w:rsidDel="00143ED7">
          <w:delText xml:space="preserve"> </w:delText>
        </w:r>
      </w:del>
      <w:r>
        <w:t xml:space="preserve">the faster growth rates </w:t>
      </w:r>
      <w:ins w:id="249" w:author="Max Lindmark" w:date="2022-04-24T13:20:00Z">
        <w:r w:rsidR="002B43E9">
          <w:t>and larger sizes in the heated area</w:t>
        </w:r>
      </w:ins>
      <w:ins w:id="250" w:author="Max Lindmark" w:date="2022-04-24T13:43:00Z">
        <w:r w:rsidR="00143ED7">
          <w:t xml:space="preserve"> </w:t>
        </w:r>
      </w:ins>
      <w:r>
        <w:t xml:space="preserve">for </w:t>
      </w:r>
      <w:r w:rsidR="00C70D21">
        <w:t xml:space="preserve">fish of </w:t>
      </w:r>
      <w:r>
        <w:t>all sizes</w:t>
      </w:r>
      <w:r w:rsidR="000D3DA3">
        <w:t xml:space="preserve">, </w:t>
      </w:r>
      <w:del w:id="251" w:author="Max Lindmark" w:date="2022-04-24T13:44:00Z">
        <w:r w:rsidR="000D3DA3" w:rsidDel="00143ED7">
          <w:delText xml:space="preserve">which </w:delText>
        </w:r>
        <w:r w:rsidDel="00143ED7">
          <w:delText>lead to a larger size-at-age</w:delText>
        </w:r>
        <w:r w:rsidR="000D3DA3" w:rsidDel="00143ED7">
          <w:delText>,</w:delText>
        </w:r>
        <w:r w:rsidDel="00143ED7">
          <w:delText xml:space="preserve"> </w:delText>
        </w:r>
      </w:del>
      <w:ins w:id="252" w:author="Max Lindmark" w:date="2022-04-24T13:44:00Z">
        <w:r w:rsidR="00143ED7">
          <w:t xml:space="preserve">the higher </w:t>
        </w:r>
      </w:ins>
      <w:del w:id="253" w:author="Max Lindmark" w:date="2022-04-24T13:44:00Z">
        <w:r w:rsidDel="00143ED7">
          <w:delText xml:space="preserve">outweigh the higher </w:delText>
        </w:r>
      </w:del>
      <w:r>
        <w:t xml:space="preserve">mortality rates in the </w:t>
      </w:r>
      <w:r w:rsidR="00320473">
        <w:t>heated</w:t>
      </w:r>
      <w:r w:rsidR="00320473" w:rsidDel="00320473">
        <w:t xml:space="preserve"> </w:t>
      </w:r>
      <w:r>
        <w:t>area</w:t>
      </w:r>
      <w:ins w:id="254" w:author="Max Lindmark" w:date="2022-04-24T13:44:00Z">
        <w:r w:rsidR="00143ED7">
          <w:t xml:space="preserve"> </w:t>
        </w:r>
      </w:ins>
      <w:ins w:id="255" w:author="Max Lindmark" w:date="2022-04-24T13:45:00Z">
        <w:r w:rsidR="002A3972">
          <w:t>lead to largely similar size-structures</w:t>
        </w:r>
      </w:ins>
      <w:ins w:id="256" w:author="Max Lindmark" w:date="2022-04-24T13:44:00Z">
        <w:r w:rsidR="0090245B">
          <w:t xml:space="preserve">. Specifically, </w:t>
        </w:r>
      </w:ins>
      <w:del w:id="257" w:author="Max Lindmark" w:date="2022-04-24T13:44:00Z">
        <w:r w:rsidR="00C70D21" w:rsidDel="0090245B">
          <w:delText xml:space="preserve">, such that </w:delText>
        </w:r>
      </w:del>
      <w:ins w:id="258" w:author="Max Lindmark" w:date="2022-04-24T13:44:00Z">
        <w:r w:rsidR="00DE0B7A">
          <w:t xml:space="preserve">while the largest fish were found in the heated area, </w:t>
        </w:r>
      </w:ins>
      <w:r w:rsidR="00C70D21">
        <w:t xml:space="preserve">the size-spectrum </w:t>
      </w:r>
      <w:r w:rsidR="00354D76">
        <w:t xml:space="preserve">exponent </w:t>
      </w:r>
      <w:del w:id="259" w:author="Max Lindmark" w:date="2022-04-24T13:44:00Z">
        <w:r w:rsidR="00C70D21" w:rsidDel="00DE0B7A">
          <w:delText xml:space="preserve">is </w:delText>
        </w:r>
      </w:del>
      <w:ins w:id="260" w:author="Max Lindmark" w:date="2022-04-24T13:44:00Z">
        <w:r w:rsidR="00DE0B7A">
          <w:t xml:space="preserve">was only slightly </w:t>
        </w:r>
      </w:ins>
      <w:r w:rsidR="00E57AAC">
        <w:t xml:space="preserve">larger </w:t>
      </w:r>
      <w:r w:rsidR="00CD50EA">
        <w:t>in the heated area</w:t>
      </w:r>
      <w:r w:rsidR="00A522EC">
        <w:t xml:space="preserve"> </w:t>
      </w:r>
      <w:r w:rsidR="00C70D21">
        <w:t xml:space="preserve">(Fig. </w:t>
      </w:r>
      <w:del w:id="261" w:author="Max Lindmark" w:date="2022-04-23T10:30:00Z">
        <w:r w:rsidR="00C70D21" w:rsidDel="008933BE">
          <w:delText>5A</w:delText>
        </w:r>
      </w:del>
      <w:ins w:id="262" w:author="Max Lindmark" w:date="2022-04-23T10:30:00Z">
        <w:r w:rsidR="008933BE">
          <w:t>6A</w:t>
        </w:r>
      </w:ins>
      <w:r w:rsidR="00C70D21">
        <w:t>)</w:t>
      </w:r>
      <w:ins w:id="263" w:author="Max Lindmark" w:date="2022-04-24T13:45:00Z">
        <w:r w:rsidR="005F668E">
          <w:t xml:space="preserve">, and </w:t>
        </w:r>
      </w:ins>
      <w:del w:id="264" w:author="Max Lindmark" w:date="2022-04-24T13:44:00Z">
        <w:r w:rsidR="00C70D21" w:rsidDel="00DE0B7A">
          <w:delText>.</w:delText>
        </w:r>
      </w:del>
      <w:del w:id="265" w:author="Max Lindmark" w:date="2022-04-24T13:45:00Z">
        <w:r w:rsidR="00C70D21" w:rsidDel="005F668E">
          <w:delText xml:space="preserve"> </w:delText>
        </w:r>
        <w:r w:rsidR="004F6D6E" w:rsidDel="005F668E">
          <w:delText>However, in contrast to the results on size-at-age, growth and mortality, the differentiation is not as strong statistically, as</w:delText>
        </w:r>
      </w:del>
      <w:r w:rsidR="004F6D6E">
        <w:t xml:space="preserve"> the</w:t>
      </w:r>
      <w:ins w:id="266" w:author="Max Lindmark" w:date="2022-04-24T13:45:00Z">
        <w:r w:rsidR="005F668E">
          <w:t>ir</w:t>
        </w:r>
      </w:ins>
      <w:r w:rsidR="004F6D6E">
        <w:t xml:space="preserve"> 95% confidence intervals </w:t>
      </w:r>
      <w:ins w:id="267" w:author="Max Lindmark" w:date="2022-04-24T13:45:00Z">
        <w:r w:rsidR="005F668E">
          <w:t xml:space="preserve">largely </w:t>
        </w:r>
      </w:ins>
      <w:r w:rsidR="004F6D6E">
        <w:t>overlap</w:t>
      </w:r>
      <w:del w:id="268" w:author="Max Lindmark" w:date="2022-04-24T13:45:00Z">
        <w:r w:rsidR="004F6D6E" w:rsidDel="00915A4B">
          <w:delText>.</w:delText>
        </w:r>
      </w:del>
      <w:r w:rsidR="004F6D6E">
        <w:t xml:space="preserve"> </w:t>
      </w:r>
      <w:del w:id="269" w:author="Max Lindmark" w:date="2022-04-24T13:45:00Z">
        <w:r w:rsidR="00E724AE" w:rsidDel="00915A4B">
          <w:delText xml:space="preserve">That said, </w:delText>
        </w:r>
        <w:r w:rsidR="001818DE" w:rsidDel="00915A4B">
          <w:delText>b</w:delText>
        </w:r>
        <w:r w:rsidR="002C7E4D" w:rsidDel="00915A4B">
          <w:delText>ecause of</w:delText>
        </w:r>
        <w:r w:rsidR="00C70D21" w:rsidDel="00915A4B">
          <w:delText xml:space="preserve"> this faster growth</w:delText>
        </w:r>
        <w:r w:rsidDel="00915A4B">
          <w:delText xml:space="preserve">, the </w:delText>
        </w:r>
        <w:r w:rsidR="00320473" w:rsidDel="00915A4B">
          <w:delText xml:space="preserve">heated </w:delText>
        </w:r>
        <w:r w:rsidDel="00915A4B">
          <w:delText xml:space="preserve">area both </w:delText>
        </w:r>
      </w:del>
      <w:customXmlDelRangeStart w:id="270" w:author="Max Lindmark" w:date="2022-04-24T11:32:00Z"/>
      <w:sdt>
        <w:sdtPr>
          <w:tag w:val="goog_rdk_21"/>
          <w:id w:val="-252588962"/>
        </w:sdtPr>
        <w:sdtEndPr/>
        <w:sdtContent>
          <w:customXmlDelRangeEnd w:id="270"/>
          <w:del w:id="271" w:author="Max Lindmark" w:date="2022-04-24T13:45:00Z">
            <w:r w:rsidDel="00915A4B">
              <w:delText>has</w:delText>
            </w:r>
          </w:del>
          <w:customXmlDelRangeStart w:id="272" w:author="Max Lindmark" w:date="2022-04-24T11:32:00Z"/>
        </w:sdtContent>
      </w:sdt>
      <w:customXmlDelRangeEnd w:id="272"/>
      <w:customXmlDelRangeStart w:id="273" w:author="Max Lindmark" w:date="2022-04-24T11:32:00Z"/>
      <w:sdt>
        <w:sdtPr>
          <w:tag w:val="goog_rdk_22"/>
          <w:id w:val="-1759354473"/>
        </w:sdtPr>
        <w:sdtEndPr/>
        <w:sdtContent>
          <w:customXmlDelRangeEnd w:id="273"/>
          <w:customXmlDelRangeStart w:id="274" w:author="Max Lindmark" w:date="2022-04-24T11:32:00Z"/>
        </w:sdtContent>
      </w:sdt>
      <w:customXmlDelRangeEnd w:id="274"/>
      <w:del w:id="275" w:author="Max Lindmark" w:date="2022-04-24T13:45:00Z">
        <w:r w:rsidDel="00915A4B">
          <w:delText xml:space="preserve"> the largest individuals an</w:delText>
        </w:r>
        <w:r w:rsidR="00354CF6" w:rsidDel="00915A4B">
          <w:delText>d an</w:delText>
        </w:r>
        <w:r w:rsidDel="00915A4B">
          <w:delText xml:space="preserve"> overall larger proportion of large individuals </w:delText>
        </w:r>
      </w:del>
      <w:r>
        <w:t xml:space="preserve">(Fig. </w:t>
      </w:r>
      <w:del w:id="276" w:author="Max Lindmark" w:date="2022-04-23T10:31:00Z">
        <w:r w:rsidR="002C7E4D" w:rsidDel="007F48FE">
          <w:delText>5C</w:delText>
        </w:r>
      </w:del>
      <w:ins w:id="277" w:author="Max Lindmark" w:date="2022-04-23T10:31:00Z">
        <w:r w:rsidR="007F48FE">
          <w:t>6C</w:t>
        </w:r>
      </w:ins>
      <w:r>
        <w:t xml:space="preserve">). </w:t>
      </w:r>
    </w:p>
    <w:p w14:paraId="0000002C" w14:textId="77777777" w:rsidR="00037DE8" w:rsidRDefault="00037DE8">
      <w:pPr>
        <w:spacing w:line="480" w:lineRule="auto"/>
        <w:ind w:firstLine="284"/>
        <w:jc w:val="both"/>
      </w:pPr>
    </w:p>
    <w:p w14:paraId="0000002D" w14:textId="77777777" w:rsidR="00037DE8" w:rsidRDefault="00D552B1">
      <w:pPr>
        <w:spacing w:line="480" w:lineRule="auto"/>
        <w:jc w:val="both"/>
        <w:rPr>
          <w:sz w:val="28"/>
          <w:szCs w:val="28"/>
        </w:rPr>
      </w:pPr>
      <w:sdt>
        <w:sdtPr>
          <w:tag w:val="goog_rdk_23"/>
          <w:id w:val="-2108262415"/>
        </w:sdtPr>
        <w:sdtEndPr/>
        <w:sdtContent/>
      </w:sdt>
      <w:sdt>
        <w:sdtPr>
          <w:tag w:val="goog_rdk_24"/>
          <w:id w:val="-1285574110"/>
        </w:sdtPr>
        <w:sdtEndPr/>
        <w:sdtContent/>
      </w:sdt>
      <w:sdt>
        <w:sdtPr>
          <w:tag w:val="goog_rdk_25"/>
          <w:id w:val="727271571"/>
        </w:sdtPr>
        <w:sdtEndPr/>
        <w:sdtContent/>
      </w:sdt>
      <w:r w:rsidR="001B1A85">
        <w:rPr>
          <w:sz w:val="28"/>
          <w:szCs w:val="28"/>
        </w:rPr>
        <w:t>Discussion</w:t>
      </w:r>
    </w:p>
    <w:p w14:paraId="1BCACCE1" w14:textId="284F663F"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lastRenderedPageBreak/>
        <w:t xml:space="preserve">studies on fish to date are </w:t>
      </w:r>
      <w:r w:rsidR="00CD50EA">
        <w:t xml:space="preserve">much shorter and </w:t>
      </w:r>
      <w:r w:rsidR="001D3E57">
        <w:t xml:space="preserve">long time series exist mainly for </w:t>
      </w:r>
      <w:r>
        <w:t>commercially exploited fish species</w:t>
      </w:r>
      <w:ins w:id="278" w:author="Max Lindmark" w:date="2022-04-23T10:33:00Z">
        <w:r w:rsidR="00F8760E">
          <w:fldChar w:fldCharType="begin"/>
        </w:r>
      </w:ins>
      <w:r w:rsidR="008427B6">
        <w:instrText xml:space="preserve"> ADDIN ZOTERO_ITEM CSL_CITATION {"citationID":"KEqGJjxn","properties":{"formattedCitation":"(27, 30, 33)","plainCitation":"(27, 30, 33)","noteIndex":0},"citationItems":[{"id":136,"uris":["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ins w:id="279" w:author="Max Lindmark" w:date="2022-04-23T10:33:00Z">
        <w:r w:rsidR="00F8760E">
          <w:fldChar w:fldCharType="separate"/>
        </w:r>
      </w:ins>
      <w:r w:rsidR="008427B6">
        <w:rPr>
          <w:lang w:val="en-GB"/>
        </w:rPr>
        <w:t>(27, 30, 33)</w:t>
      </w:r>
      <w:ins w:id="280" w:author="Max Lindmark" w:date="2022-04-23T10:33:00Z">
        <w:r w:rsidR="00F8760E">
          <w:fldChar w:fldCharType="end"/>
        </w:r>
        <w:r w:rsidR="00F8760E">
          <w:t xml:space="preserve"> </w:t>
        </w:r>
      </w:ins>
      <w:del w:id="281" w:author="Max Lindmark" w:date="2022-04-23T10:33:00Z">
        <w:r w:rsidDel="00FB00A7">
          <w:delText xml:space="preserve"> </w:delText>
        </w:r>
      </w:del>
      <w:r>
        <w:t xml:space="preserve">(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ins w:id="282" w:author="Max Lindmark" w:date="2022-04-23T10:33:00Z">
        <w:r w:rsidR="00F8760E">
          <w:t>.</w:t>
        </w:r>
      </w:ins>
      <w:del w:id="283" w:author="Max Lindmark" w:date="2022-04-23T10:33:00Z">
        <w:r w:rsidR="001D3E57" w:rsidDel="00F8760E">
          <w:fldChar w:fldCharType="begin"/>
        </w:r>
        <w:r w:rsidR="00F8760E" w:rsidDel="00F8760E">
          <w:delInstrText xml:space="preserve"> ADDIN ZOTERO_ITEM CSL_CITATION {"citationID":"1lmeHxYy","properties":{"formattedCitation":"(30)","plainCitation":"(30)","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delInstrText>
        </w:r>
        <w:r w:rsidR="001D3E57" w:rsidDel="00F8760E">
          <w:fldChar w:fldCharType="separate"/>
        </w:r>
        <w:r w:rsidR="00F8760E" w:rsidDel="00F8760E">
          <w:rPr>
            <w:lang w:val="en-GB"/>
          </w:rPr>
          <w:delText>(30)</w:delText>
        </w:r>
        <w:r w:rsidR="001D3E57" w:rsidDel="00F8760E">
          <w:fldChar w:fldCharType="end"/>
        </w:r>
        <w:r w:rsidDel="00F8760E">
          <w:delText>.</w:delText>
        </w:r>
      </w:del>
      <w:r>
        <w:t xml:space="preserve"> </w:t>
      </w:r>
      <w:r w:rsidR="00B70C58">
        <w:t xml:space="preserve">While factors other than temperature could have contributed to the 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8427B6">
        <w:instrText xml:space="preserve"> ADDIN ZOTERO_ITEM CSL_CITATION {"citationID":"BzHIy7G7","properties":{"formattedCitation":"(34)","plainCitation":"(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8427B6">
        <w:rPr>
          <w:lang w:val="en-GB"/>
        </w:rPr>
        <w:t>(34)</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05BF31ED"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8427B6">
        <w:instrText xml:space="preserve"> ADDIN ZOTERO_ITEM CSL_CITATION {"citationID":"PmaFCzJD","properties":{"formattedCitation":"(5, 35)","plainCitation":"(5, 35)","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8427B6">
        <w:rPr>
          <w:lang w:val="en-GB"/>
        </w:rPr>
        <w:t>(5, 35)</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8427B6">
        <w:instrText xml:space="preserve"> ADDIN ZOTERO_ITEM CSL_CITATION {"citationID":"xwMVDMtY","properties":{"formattedCitation":"(6)","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8427B6">
        <w:rPr>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ins w:id="284" w:author="Max Lindmark" w:date="2022-04-23T10:35:00Z">
        <w:r w:rsidR="00303A8C">
          <w:t xml:space="preserve">This result was unexpected for two reasons: </w:t>
        </w:r>
      </w:ins>
      <w:del w:id="285" w:author="Max Lindmark" w:date="2022-04-23T10:35:00Z">
        <w:r w:rsidR="0016529A" w:rsidDel="00303A8C">
          <w:delText>S</w:delText>
        </w:r>
        <w:r w:rsidR="001B1A85" w:rsidDel="00303A8C">
          <w:delText xml:space="preserve">ince </w:delText>
        </w:r>
      </w:del>
      <w:r w:rsidR="001B1A85">
        <w:t>optimum growth temperatures decline with size within species generally under food satiation in experimental studies</w:t>
      </w:r>
      <w:r w:rsidR="005749EF">
        <w:fldChar w:fldCharType="begin"/>
      </w:r>
      <w:r w:rsidR="008427B6">
        <w:instrText xml:space="preserve"> ADDIN ZOTERO_ITEM CSL_CITATION {"citationID":"d5BPYTXw","properties":{"formattedCitation":"(24)","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8427B6">
        <w:rPr>
          <w:lang w:val="en-GB"/>
        </w:rPr>
        <w:t>(24)</w:t>
      </w:r>
      <w:r w:rsidR="005749EF">
        <w:fldChar w:fldCharType="end"/>
      </w:r>
      <w:r w:rsidR="001B1A85">
        <w:t xml:space="preserve">, </w:t>
      </w:r>
      <w:commentRangeStart w:id="286"/>
      <w:ins w:id="287" w:author="Max Lindmark" w:date="2022-04-23T10:35:00Z">
        <w:r w:rsidR="00303A8C">
          <w:t xml:space="preserve">and </w:t>
        </w:r>
      </w:ins>
      <w:ins w:id="288" w:author="Max Lindmark" w:date="2022-04-23T10:36:00Z">
        <w:r w:rsidR="00303A8C">
          <w:t>fish tend to allocate more energy into reproduction as it gets warmer</w:t>
        </w:r>
      </w:ins>
      <w:commentRangeEnd w:id="286"/>
      <w:ins w:id="289" w:author="Max Lindmark" w:date="2022-04-23T10:37:00Z">
        <w:r w:rsidR="00802E75">
          <w:rPr>
            <w:rStyle w:val="CommentReference"/>
          </w:rPr>
          <w:commentReference w:id="286"/>
        </w:r>
      </w:ins>
      <w:r w:rsidR="00802E75">
        <w:fldChar w:fldCharType="begin"/>
      </w:r>
      <w:r w:rsidR="008427B6">
        <w:instrText xml:space="preserve"> ADDIN ZOTERO_ITEM CSL_CITATION {"citationID":"v4O90aLm","properties":{"formattedCitation":"(26)","plainCitation":"(26)","noteIndex":0},"citationItems":[{"id":3220,"uris":["http://zotero.org/users/6116610/items/9ZNNCAHA"],"itemData":{"id":3220,"type":"article-journal","abstract":"Fish and other ectotherms living in warmer waters often grow faster as juveniles, mature earlier, but become smaller adults. Known as the temperature-size rule (TSR), this pattern is commonly attributed to higher metabolism in warmer waters, leaving fewer resources for growth. An alternative explanation focuses on growth and reproduction trade-offs across temperatures. We tested these hypotheses by measuring growth, maturation, metabolism and reproductive allocation from zebrafish populations kept at 26 and 30°C across six generations. Zebrafish growth and maturation followed TSR expectations but were not explained by baseline metabolic rate, which converged between temperature treatments after a few generations. Rather, we found that females at 30°C allocated more to reproduction, especially when maturing at the smallest sizes. We show that elevated temperatures do not necessarily increase baseline metabolism if sufficient acclimation is allowed and call for an urgent revision of modelling assumptions used to predict population and ecosystem responses to warming.","container-title":"Ecology Letters","DOI":"10.1111/ele.13989","ISSN":"1461-0248","issue":"n/a","language":"en","note":"_eprint: https://onlinelibrary.wiley.com/doi/pdf/10.1111/ele.13989","source":"Wiley Online Library","title":"Smaller adult fish size in warmer water is not explained by elevated metabolism","URL":"https://onlinelibrary.wiley.com/doi/abs/10.1111/ele.13989","volume":"n/a","author":[{"family":"Wootton","given":"Henry F."},{"family":"Morrongiello","given":"John R."},{"family":"Schmitt","given":"Thomas"},{"family":"Audzijonyte","given":"Asta"}],"accessed":{"date-parts":[["2022",3,13]]},"citation-key":"woottonSmallerAdultFish"}}],"schema":"https://github.com/citation-style-language/schema/raw/master/csl-citation.json"} </w:instrText>
      </w:r>
      <w:r w:rsidR="00802E75">
        <w:fldChar w:fldCharType="separate"/>
      </w:r>
      <w:r w:rsidR="008427B6">
        <w:rPr>
          <w:lang w:val="en-GB"/>
        </w:rPr>
        <w:t>(26)</w:t>
      </w:r>
      <w:r w:rsidR="00802E75">
        <w:fldChar w:fldCharType="end"/>
      </w:r>
      <w:ins w:id="290" w:author="Max Lindmark" w:date="2022-04-23T10:37:00Z">
        <w:r w:rsidR="00802E75">
          <w:t xml:space="preserve">. </w:t>
        </w:r>
      </w:ins>
      <w:ins w:id="291" w:author="Max Lindmark" w:date="2022-04-24T12:57:00Z">
        <w:r w:rsidR="00590545">
          <w:t>Both</w:t>
        </w:r>
      </w:ins>
      <w:ins w:id="292" w:author="Max Lindmark" w:date="2022-04-23T10:37:00Z">
        <w:r w:rsidR="00802E75">
          <w:t xml:space="preserve"> pattern</w:t>
        </w:r>
      </w:ins>
      <w:ins w:id="293" w:author="Max Lindmark" w:date="2022-04-23T10:38:00Z">
        <w:r w:rsidR="00802E75">
          <w:t xml:space="preserve">s have been used to explain how growth can increase for small and young fish, while large and old fish typically do not benefit from warming. Our study species </w:t>
        </w:r>
      </w:ins>
      <w:ins w:id="294" w:author="Max Lindmark" w:date="2022-04-23T10:37:00Z">
        <w:r w:rsidR="00802E75">
          <w:t xml:space="preserve">no </w:t>
        </w:r>
      </w:ins>
      <w:ins w:id="295" w:author="Max Lindmark" w:date="2022-04-23T10:38:00Z">
        <w:r w:rsidR="00802E75">
          <w:t>exception</w:t>
        </w:r>
      </w:ins>
      <w:ins w:id="296" w:author="Max Lindmark" w:date="2022-04-23T10:37:00Z">
        <w:r w:rsidR="00802E75">
          <w:t xml:space="preserve"> to these rules</w:t>
        </w:r>
      </w:ins>
      <w:r w:rsidR="008D6D4A">
        <w:fldChar w:fldCharType="begin"/>
      </w:r>
      <w:r w:rsidR="008427B6">
        <w:instrText xml:space="preserve"> ADDIN ZOTERO_ITEM CSL_CITATION {"citationID":"1fJiKVHH","properties":{"formattedCitation":"(29, 36, 37)","plainCitation":"(29, 36, 37)","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630,"uris":["http://zotero.org/users/6116610/items/E5PFQAV7"],"itemData":{"id":630,"type":"article-journal","container-title":"Journal of Fish Biology","page":"217–230","title":"An application of a bioenergetics model to Eurasian perch (Perca fluviatilis L.)","volume":"41","author":[{"family":"Karås","given":"P"},{"family":"Thoresson","given":"G"}],"issued":{"date-parts":[["1992"]]},"citation-key":"karasApplicationBioenergeticsModel1992"}},{"id":745,"uris":["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citation-key":"sandstromEffectsTemperatureLife1995"}}],"schema":"https://github.com/citation-style-language/schema/raw/master/csl-citation.json"} </w:instrText>
      </w:r>
      <w:r w:rsidR="008D6D4A">
        <w:fldChar w:fldCharType="separate"/>
      </w:r>
      <w:r w:rsidR="008427B6">
        <w:rPr>
          <w:lang w:val="en-GB"/>
        </w:rPr>
        <w:t>(29, 36, 37)</w:t>
      </w:r>
      <w:r w:rsidR="008D6D4A">
        <w:fldChar w:fldCharType="end"/>
      </w:r>
      <w:ins w:id="297" w:author="Max Lindmark" w:date="2022-04-23T10:38:00Z">
        <w:r w:rsidR="00802E75">
          <w:t xml:space="preserve">. </w:t>
        </w:r>
      </w:ins>
      <w:del w:id="298" w:author="Max Lindmark" w:date="2022-04-23T10:39:00Z">
        <w:r w:rsidR="001B1A85" w:rsidDel="008D6D4A">
          <w:delText xml:space="preserve">the finding that </w:delText>
        </w:r>
        <w:r w:rsidR="00310356" w:rsidDel="008D6D4A">
          <w:delText>the</w:delText>
        </w:r>
        <w:r w:rsidR="001A2E99" w:rsidDel="008D6D4A">
          <w:delText xml:space="preserve"> largest</w:delText>
        </w:r>
        <w:r w:rsidR="00310356" w:rsidDel="008D6D4A">
          <w:delText xml:space="preserve"> asymptotic size and </w:delText>
        </w:r>
        <w:r w:rsidR="001B1A85" w:rsidDel="008D6D4A">
          <w:delText xml:space="preserve">the largest </w:delText>
        </w:r>
        <w:r w:rsidR="001B1A85" w:rsidRPr="001D3E57" w:rsidDel="008D6D4A">
          <w:delText xml:space="preserve">individuals </w:delText>
        </w:r>
        <w:r w:rsidR="00271130" w:rsidRPr="001D3E57" w:rsidDel="008D6D4A">
          <w:delText xml:space="preserve">were found in </w:delText>
        </w:r>
        <w:r w:rsidR="001B1A85" w:rsidRPr="001D3E57" w:rsidDel="008D6D4A">
          <w:delText xml:space="preserve">the </w:delText>
        </w:r>
        <w:r w:rsidR="00320473" w:rsidRPr="001D3E57" w:rsidDel="008D6D4A">
          <w:delText xml:space="preserve">heated </w:delText>
        </w:r>
        <w:r w:rsidR="001B1A85" w:rsidRPr="001D3E57" w:rsidDel="008D6D4A">
          <w:delText>area was unexpected.</w:delText>
        </w:r>
        <w:r w:rsidR="0016529A" w:rsidRPr="001D3E57" w:rsidDel="008D6D4A">
          <w:delText xml:space="preserve"> </w:delText>
        </w:r>
      </w:del>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8427B6">
        <w:instrText xml:space="preserve"> ADDIN ZOTERO_ITEM CSL_CITATION {"citationID":"QOqVuhv5","properties":{"formattedCitation":"(38)","plainCitation":"(38)","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8427B6">
        <w:rPr>
          <w:lang w:val="en-GB"/>
        </w:rPr>
        <w:t>(38)</w:t>
      </w:r>
      <w:r w:rsidR="007C2531" w:rsidRPr="001D3E57">
        <w:fldChar w:fldCharType="end"/>
      </w:r>
      <w:r w:rsidR="00FB33F8" w:rsidRPr="001D3E57">
        <w:t xml:space="preserve">. </w:t>
      </w:r>
      <w:ins w:id="299" w:author="Max Lindmark" w:date="2022-04-23T10:39:00Z">
        <w:r w:rsidR="00944877">
          <w:t xml:space="preserve">Moreover, </w:t>
        </w:r>
      </w:ins>
      <w:del w:id="300" w:author="Max Lindmark" w:date="2022-04-23T10:39:00Z">
        <w:r w:rsidR="0016529A" w:rsidRPr="001D3E57" w:rsidDel="006D3925">
          <w:delText xml:space="preserve">Our </w:delText>
        </w:r>
      </w:del>
      <w:ins w:id="301" w:author="Max Lindmark" w:date="2022-04-23T10:39:00Z">
        <w:r w:rsidR="006D3925">
          <w:t>o</w:t>
        </w:r>
        <w:r w:rsidR="006D3925" w:rsidRPr="001D3E57">
          <w:t xml:space="preserve">ur </w:t>
        </w:r>
      </w:ins>
      <w:r w:rsidR="0016529A" w:rsidRPr="001D3E57">
        <w:t>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8427B6">
        <w:instrText xml:space="preserve"> ADDIN ZOTERO_ITEM CSL_CITATION {"citationID":"zciBLpkK","properties":{"formattedCitation":"(39)","plainCitation":"(39)","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8427B6">
        <w:rPr>
          <w:lang w:val="en-GB"/>
        </w:rPr>
        <w:t>(39)</w:t>
      </w:r>
      <w:r w:rsidR="000B6084" w:rsidRPr="001D3E57">
        <w:fldChar w:fldCharType="end"/>
      </w:r>
      <w:r w:rsidR="005503A6" w:rsidRPr="001D3E57">
        <w:t>.</w:t>
      </w:r>
      <w:r w:rsidR="007B3E32" w:rsidRPr="001D3E57">
        <w:t xml:space="preserve"> </w:t>
      </w:r>
      <w:del w:id="302" w:author="Max Lindmark" w:date="2022-04-23T10:40:00Z">
        <w:r w:rsidR="007B3E32" w:rsidRPr="001D3E57" w:rsidDel="00DB5F0F">
          <w:delText xml:space="preserve">Moreover, </w:delText>
        </w:r>
        <w:r w:rsidR="006A31B6" w:rsidRPr="001D3E57" w:rsidDel="00DB5F0F">
          <w:delText>i</w:delText>
        </w:r>
      </w:del>
      <w:ins w:id="303" w:author="Max Lindmark" w:date="2022-04-23T10:40:00Z">
        <w:r w:rsidR="00DB5F0F">
          <w:t>I</w:t>
        </w:r>
      </w:ins>
      <w:r w:rsidR="006A31B6" w:rsidRPr="001D3E57">
        <w:t>t also highlights that we need to focus</w:t>
      </w:r>
      <w:r w:rsidR="001A2E99">
        <w:t xml:space="preserve"> on</w:t>
      </w:r>
      <w:r w:rsidR="001D3E57">
        <w:t xml:space="preserve"> </w:t>
      </w:r>
      <w:del w:id="304" w:author="Max Lindmark" w:date="2022-04-23T10:40:00Z">
        <w:r w:rsidR="001A2E99" w:rsidDel="00DB5F0F">
          <w:delText xml:space="preserve">gaining </w:delText>
        </w:r>
      </w:del>
      <w:r w:rsidR="001D3E57">
        <w:t xml:space="preserve">understanding to what extent </w:t>
      </w:r>
      <w:r w:rsidR="003E5047">
        <w:t xml:space="preserve">the </w:t>
      </w:r>
      <w:ins w:id="305" w:author="Max Lindmark" w:date="2022-04-23T10:40:00Z">
        <w:r w:rsidR="00460274">
          <w:t xml:space="preserve">commonly observed </w:t>
        </w:r>
      </w:ins>
      <w:del w:id="306" w:author="Max Lindmark" w:date="2022-04-23T10:40:00Z">
        <w:r w:rsidR="001D3E57" w:rsidDel="00460274">
          <w:delText>large</w:delText>
        </w:r>
        <w:r w:rsidR="003E5047" w:rsidDel="00460274">
          <w:delText>r</w:delText>
        </w:r>
        <w:r w:rsidR="001D3E57" w:rsidDel="00460274">
          <w:delText xml:space="preserve"> </w:delText>
        </w:r>
      </w:del>
      <w:ins w:id="307" w:author="Max Lindmark" w:date="2022-04-23T10:40:00Z">
        <w:r w:rsidR="00460274">
          <w:t xml:space="preserve">increase in </w:t>
        </w:r>
      </w:ins>
      <w:r w:rsidR="001D3E57">
        <w:t xml:space="preserve">size-at-age </w:t>
      </w:r>
      <w:r w:rsidR="003E5047">
        <w:t xml:space="preserve">for juveniles in warm environments </w:t>
      </w:r>
      <w:del w:id="308" w:author="Max Lindmark" w:date="2022-04-23T10:40:00Z">
        <w:r w:rsidR="003E5047" w:rsidDel="00460274">
          <w:delText xml:space="preserve">that is commonly observed </w:delText>
        </w:r>
      </w:del>
      <w:r w:rsidR="003E5047">
        <w:t xml:space="preserve">can be </w:t>
      </w:r>
      <w:r w:rsidR="001D3E57">
        <w:t>maintained</w:t>
      </w:r>
      <w:r w:rsidR="003E5047">
        <w:t xml:space="preserve"> as they grow older.</w:t>
      </w:r>
    </w:p>
    <w:p w14:paraId="0000002F" w14:textId="681E7B75" w:rsidR="00037DE8" w:rsidRDefault="00F42173" w:rsidP="00674349">
      <w:pPr>
        <w:spacing w:line="480" w:lineRule="auto"/>
        <w:ind w:firstLine="284"/>
        <w:jc w:val="both"/>
      </w:pPr>
      <w:r>
        <w:lastRenderedPageBreak/>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8427B6">
        <w:instrText xml:space="preserve"> ADDIN ZOTERO_ITEM CSL_CITATION {"citationID":"AJ3txIph","properties":{"formattedCitation":"(11, 40, 41)","plainCitation":"(11, 40, 41)","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8427B6">
        <w:rPr>
          <w:lang w:val="en-GB"/>
        </w:rPr>
        <w:t>(11, 40, 41)</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8427B6">
        <w:instrText xml:space="preserve"> ADDIN ZOTERO_ITEM CSL_CITATION {"citationID":"7lFCdhMf","properties":{"formattedCitation":"(12, 14, 42)","plainCitation":"(12, 14, 42)","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8427B6">
        <w:rPr>
          <w:lang w:val="en-GB"/>
        </w:rPr>
        <w:t>(12, 14, 42)</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8427B6">
        <w:instrText xml:space="preserve"> ADDIN ZOTERO_ITEM CSL_CITATION {"citationID":"oFin1NVF","properties":{"formattedCitation":"(12, 13, 43)","plainCitation":"(12, 13, 4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8427B6">
        <w:rPr>
          <w:lang w:val="en-GB"/>
        </w:rPr>
        <w:t>(12, 13, 43)</w:t>
      </w:r>
      <w:r w:rsidR="00E65AA0" w:rsidRPr="003339F5">
        <w:fldChar w:fldCharType="end"/>
      </w:r>
      <w:r w:rsidR="00674349" w:rsidRPr="003339F5">
        <w:t xml:space="preserve"> (but see</w:t>
      </w:r>
      <w:r w:rsidR="00795B8A" w:rsidRPr="003339F5">
        <w:fldChar w:fldCharType="begin"/>
      </w:r>
      <w:r w:rsidR="008427B6">
        <w:instrText xml:space="preserve"> ADDIN ZOTERO_ITEM CSL_CITATION {"citationID":"EihJ0glL","properties":{"formattedCitation":"(42, 44)","plainCitation":"(42, 44)","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8427B6">
        <w:rPr>
          <w:lang w:val="en-GB"/>
        </w:rPr>
        <w:t>(42, 44)</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w:t>
      </w:r>
      <w:del w:id="309" w:author="Max Lindmark" w:date="2022-04-23T10:40:00Z">
        <w:r w:rsidR="002B6F53" w:rsidDel="00393883">
          <w:delText>thus</w:delText>
        </w:r>
      </w:del>
      <w:ins w:id="310" w:author="Max Lindmark" w:date="2022-04-23T10:40:00Z">
        <w:r w:rsidR="00393883">
          <w:t>thus,</w:t>
        </w:r>
      </w:ins>
      <w:r w:rsidR="002B6F53">
        <w:t xml:space="preserve">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8427B6">
        <w:instrText xml:space="preserve"> ADDIN ZOTERO_ITEM CSL_CITATION {"citationID":"dO8ZtLve","properties":{"formattedCitation":"(25, 45)","plainCitation":"(25, 45)","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8427B6">
        <w:rPr>
          <w:lang w:val="en-GB"/>
        </w:rPr>
        <w:t>(25, 45)</w:t>
      </w:r>
      <w:r w:rsidR="00471580" w:rsidRPr="003339F5">
        <w:fldChar w:fldCharType="end"/>
      </w:r>
      <w:r w:rsidR="00DA2A76">
        <w:t>, within-species mortality responses to warming need further stud</w:t>
      </w:r>
      <w:r w:rsidR="00740D36">
        <w:t>y</w:t>
      </w:r>
      <w:r w:rsidR="001B1A85" w:rsidRPr="001D76A0">
        <w:t xml:space="preserve">. </w:t>
      </w:r>
      <w:r w:rsidR="00303E9A">
        <w:t>I</w:t>
      </w:r>
      <w:r w:rsidR="00740D36">
        <w:t>mportantly, this</w:t>
      </w:r>
      <w:r w:rsidR="00303E9A">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In conclusion,</w:t>
      </w:r>
      <w:ins w:id="311" w:author="Max Lindmark" w:date="2022-04-23T10:41:00Z">
        <w:r w:rsidR="003A0291">
          <w:t xml:space="preserve"> </w:t>
        </w:r>
      </w:ins>
      <w:ins w:id="312" w:author="Max Lindmark" w:date="2022-04-23T10:43:00Z">
        <w:r w:rsidR="002056F4">
          <w:t xml:space="preserve">individual-level </w:t>
        </w:r>
      </w:ins>
      <w:ins w:id="313" w:author="Max Lindmark" w:date="2022-04-23T10:44:00Z">
        <w:r w:rsidR="002056F4">
          <w:t>patterns such as the TSR may be of limited use for predict</w:t>
        </w:r>
      </w:ins>
      <w:ins w:id="314" w:author="Max Lindmark" w:date="2022-04-23T10:46:00Z">
        <w:r w:rsidR="00E40CF1">
          <w:t>ing</w:t>
        </w:r>
      </w:ins>
      <w:ins w:id="315" w:author="Max Lindmark" w:date="2022-04-23T10:44:00Z">
        <w:r w:rsidR="002056F4">
          <w:t xml:space="preserve"> changes on the population-level size structure</w:t>
        </w:r>
      </w:ins>
      <w:ins w:id="316" w:author="Max Lindmark" w:date="2022-04-23T10:45:00Z">
        <w:r w:rsidR="00426545">
          <w:t xml:space="preserve">. This is because </w:t>
        </w:r>
      </w:ins>
      <w:ins w:id="317" w:author="Max Lindmark" w:date="2022-04-23T10:46:00Z">
        <w:r w:rsidR="00652BE6">
          <w:t xml:space="preserve">while </w:t>
        </w:r>
      </w:ins>
      <w:ins w:id="318" w:author="Max Lindmark" w:date="2022-04-23T10:45:00Z">
        <w:r w:rsidR="00426545">
          <w:t xml:space="preserve">warming </w:t>
        </w:r>
      </w:ins>
      <w:ins w:id="319" w:author="Max Lindmark" w:date="2022-04-23T10:47:00Z">
        <w:r w:rsidR="00652BE6">
          <w:t xml:space="preserve">increases growth for small fish, the effect on </w:t>
        </w:r>
      </w:ins>
      <w:ins w:id="320" w:author="Max Lindmark" w:date="2022-04-23T10:45:00Z">
        <w:r w:rsidR="00426545">
          <w:t>large</w:t>
        </w:r>
      </w:ins>
      <w:ins w:id="321" w:author="Max Lindmark" w:date="2022-04-23T10:47:00Z">
        <w:r w:rsidR="00652BE6">
          <w:t xml:space="preserve"> fish is less consistent,</w:t>
        </w:r>
      </w:ins>
      <w:ins w:id="322" w:author="Max Lindmark" w:date="2022-04-23T10:48:00Z">
        <w:r w:rsidR="00652BE6">
          <w:t xml:space="preserve"> and because </w:t>
        </w:r>
      </w:ins>
      <w:ins w:id="323" w:author="Max Lindmark" w:date="2022-04-23T10:46:00Z">
        <w:r w:rsidR="00A07AC6">
          <w:t xml:space="preserve">the TSR </w:t>
        </w:r>
      </w:ins>
      <w:ins w:id="324" w:author="Max Lindmark" w:date="2022-04-23T10:45:00Z">
        <w:r w:rsidR="00426545">
          <w:t xml:space="preserve">does not account for </w:t>
        </w:r>
      </w:ins>
      <w:ins w:id="325" w:author="Max Lindmark" w:date="2022-04-23T10:46:00Z">
        <w:r w:rsidR="00A07AC6">
          <w:t xml:space="preserve">changes in mortality and density dependence. </w:t>
        </w:r>
      </w:ins>
      <w:ins w:id="326" w:author="Max Lindmark" w:date="2022-04-24T13:53:00Z">
        <w:r w:rsidR="00331091">
          <w:t>Mortality may, however</w:t>
        </w:r>
      </w:ins>
      <w:ins w:id="327" w:author="Max Lindmark" w:date="2022-04-24T13:54:00Z">
        <w:r w:rsidR="00331091">
          <w:t>, be an important driver of the observed shrikning of ectotherms</w:t>
        </w:r>
      </w:ins>
      <w:r w:rsidR="00377A08">
        <w:fldChar w:fldCharType="begin"/>
      </w:r>
      <w:r w:rsidR="00377A08">
        <w:instrText xml:space="preserve"> ADDIN ZOTERO_ITEM CSL_CITATION {"citationID":"Vok7LRPL","properties":{"formattedCitation":"(46)","plainCitation":"(46)","noteIndex":0},"citationItems":[{"id":2932,"uris":["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schema":"https://github.com/citation-style-language/schema/raw/master/csl-citation.json"} </w:instrText>
      </w:r>
      <w:r w:rsidR="00377A08">
        <w:fldChar w:fldCharType="separate"/>
      </w:r>
      <w:r w:rsidR="00377A08">
        <w:rPr>
          <w:noProof/>
        </w:rPr>
        <w:t>(46)</w:t>
      </w:r>
      <w:r w:rsidR="00377A08">
        <w:fldChar w:fldCharType="end"/>
      </w:r>
      <w:ins w:id="328" w:author="Max Lindmark" w:date="2022-04-24T13:54:00Z">
        <w:r w:rsidR="00FA1B5D">
          <w:t>.</w:t>
        </w:r>
        <w:r w:rsidR="00331091">
          <w:t xml:space="preserve"> </w:t>
        </w:r>
      </w:ins>
      <w:del w:id="329" w:author="Max Lindmark" w:date="2022-04-23T10:46:00Z">
        <w:r w:rsidR="00997513" w:rsidRPr="001D76A0" w:rsidDel="00A07AC6">
          <w:delText xml:space="preserve">understanding </w:delText>
        </w:r>
      </w:del>
      <w:ins w:id="330" w:author="Max Lindmark" w:date="2022-04-23T10:46:00Z">
        <w:r w:rsidR="00A07AC6">
          <w:t>U</w:t>
        </w:r>
        <w:r w:rsidR="00A07AC6" w:rsidRPr="001D76A0">
          <w:t>nderstanding</w:t>
        </w:r>
      </w:ins>
      <w:ins w:id="331" w:author="Max Lindmark" w:date="2022-04-24T12:57:00Z">
        <w:r w:rsidR="008C761F">
          <w:t xml:space="preserve"> the mechanisms by which the </w:t>
        </w:r>
      </w:ins>
      <w:del w:id="332" w:author="Max Lindmark" w:date="2022-04-24T12:57:00Z">
        <w:r w:rsidR="00997513" w:rsidRPr="001D76A0" w:rsidDel="008C761F">
          <w:delText xml:space="preserve">how the </w:delText>
        </w:r>
      </w:del>
      <w:r w:rsidR="00997513" w:rsidRPr="001D76A0">
        <w:t xml:space="preserve">size- and age-distribution change </w:t>
      </w:r>
      <w:ins w:id="333" w:author="Max Lindmark" w:date="2022-04-24T13:52:00Z">
        <w:r w:rsidR="0072609D">
          <w:t xml:space="preserve">with warming </w:t>
        </w:r>
      </w:ins>
      <w:del w:id="334" w:author="Max Lindmark" w:date="2022-04-24T12:57:00Z">
        <w:r w:rsidR="00997513" w:rsidRPr="001D76A0" w:rsidDel="008C761F">
          <w:delText xml:space="preserve">rather than the mean size </w:delText>
        </w:r>
      </w:del>
      <w:r w:rsidR="00997513" w:rsidRPr="001D76A0">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377A08">
        <w:instrText xml:space="preserve"> ADDIN ZOTERO_ITEM CSL_CITATION {"citationID":"Og9F5ywb","properties":{"formattedCitation":"(7, 39, 47)","plainCitation":"(7, 39, 47)","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377A08">
        <w:rPr>
          <w:lang w:val="en-GB"/>
        </w:rPr>
        <w:t>(7, 39, 47)</w:t>
      </w:r>
      <w:r w:rsidR="001D76A0">
        <w:fldChar w:fldCharType="end"/>
      </w:r>
      <w:r w:rsidR="00997513" w:rsidRPr="00F42173">
        <w:t xml:space="preserve">. </w:t>
      </w:r>
      <w:r w:rsidR="00997513" w:rsidRPr="001D76A0">
        <w:t xml:space="preserve">K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lastRenderedPageBreak/>
        <w:t>Materials and Methods</w:t>
      </w:r>
    </w:p>
    <w:p w14:paraId="00000032" w14:textId="77777777" w:rsidR="00037DE8" w:rsidRDefault="001B1A85">
      <w:pPr>
        <w:spacing w:line="480" w:lineRule="auto"/>
        <w:jc w:val="both"/>
        <w:rPr>
          <w:i/>
        </w:rPr>
      </w:pPr>
      <w:r>
        <w:rPr>
          <w:i/>
        </w:rPr>
        <w:t>Data</w:t>
      </w:r>
    </w:p>
    <w:p w14:paraId="00000033" w14:textId="773C001A"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377A08">
        <w:instrText xml:space="preserve"> ADDIN ZOTERO_ITEM CSL_CITATION {"citationID":"zrewKaDq","properties":{"formattedCitation":"(29, 48)","plainCitation":"(29, 48)","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377A08">
        <w:rPr>
          <w:lang w:val="en-GB"/>
        </w:rPr>
        <w:t>(29, 48)</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377A08">
        <w:instrText xml:space="preserve"> ADDIN ZOTERO_ITEM CSL_CITATION {"citationID":"DWILbFiR","properties":{"formattedCitation":"(49)","plainCitation":"(49)","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377A08">
        <w:rPr>
          <w:lang w:val="en-GB"/>
        </w:rPr>
        <w:t>(49)</w:t>
      </w:r>
      <w:r w:rsidR="00A87E2A">
        <w:fldChar w:fldCharType="end"/>
      </w:r>
      <w:r>
        <w:t xml:space="preserve">. However, since the grid removal in 2004, fish growing up in the </w:t>
      </w:r>
      <w:r w:rsidR="00E0077A">
        <w:t xml:space="preserve">heated </w:t>
      </w:r>
      <w:r>
        <w:t>Biotest lake can easily swim out, meaning we cannot be sure fish in the reference area did not recently arrive from the Biotest lake. Hence, we use data 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09D9C07F"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8427B6">
        <w:instrText xml:space="preserve"> ADDIN ZOTERO_ITEM CSL_CITATION {"citationID":"jf9k0zeu","properties":{"formattedCitation":"(29)","plainCitation":"(29)","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8427B6">
        <w:rPr>
          <w:lang w:val="en-GB"/>
        </w:rPr>
        <w:t>(29)</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33B6E5DD" w14:textId="0A18A263" w:rsidR="004350D2" w:rsidRDefault="00C1116D" w:rsidP="00CF1985">
      <w:pPr>
        <w:spacing w:line="480" w:lineRule="auto"/>
        <w:ind w:firstLine="284"/>
        <w:jc w:val="both"/>
      </w:pPr>
      <w:r>
        <w:t>L</w:t>
      </w:r>
      <w:r w:rsidR="001B1A85">
        <w:t xml:space="preserve">ength-at-age </w:t>
      </w:r>
      <w:r>
        <w:t xml:space="preserve">was </w:t>
      </w:r>
      <w:r w:rsidR="001B1A85">
        <w:t>reconstructed for a semi-random length-stratified subset of individuals each year. This was done using</w:t>
      </w:r>
      <w:ins w:id="335" w:author="Max Lindmark" w:date="2022-04-24T08:46:00Z">
        <w:r w:rsidR="00651C38">
          <w:t xml:space="preserve"> </w:t>
        </w:r>
      </w:ins>
      <w:ins w:id="336" w:author="Max Lindmark" w:date="2022-04-24T08:47:00Z">
        <w:r w:rsidR="00651C38">
          <w:t>growth-increment biochronologies derived from</w:t>
        </w:r>
      </w:ins>
      <w:r w:rsidR="001B1A85">
        <w:t xml:space="preserve"> annuli rings </w:t>
      </w:r>
      <w:r w:rsidR="001B1A85">
        <w:lastRenderedPageBreak/>
        <w:t>on the operculum bones (with control counts done on otoliths)</w:t>
      </w:r>
      <w:ins w:id="337" w:author="Max Lindmark" w:date="2022-04-24T08:47:00Z">
        <w:r w:rsidR="00651C38">
          <w:t xml:space="preserve">. </w:t>
        </w:r>
      </w:ins>
      <w:ins w:id="338" w:author="Max Lindmark" w:date="2022-04-24T08:49:00Z">
        <w:r w:rsidR="00651C38">
          <w:t xml:space="preserve">Such analyses have become increasingly used to </w:t>
        </w:r>
        <w:r w:rsidR="0082000E">
          <w:t>analyze</w:t>
        </w:r>
        <w:r w:rsidR="00651C38">
          <w:t xml:space="preserve"> changes in growth and size-at-age of fishes</w:t>
        </w:r>
      </w:ins>
      <w:r w:rsidR="00403883">
        <w:fldChar w:fldCharType="begin"/>
      </w:r>
      <w:r w:rsidR="00377A08">
        <w:instrText xml:space="preserve"> ADDIN ZOTERO_ITEM CSL_CITATION {"citationID":"LG6LTdnq","properties":{"formattedCitation":"(50, 51)","plainCitation":"(50, 51)","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id":3452,"uris":["http://zotero.org/users/6116610/items/95KM7L8Q"],"itemData":{"id":3452,"type":"article-journal","container-title":"Canadian Journal of Fisheries and Aquatic Sciences","DOI":"10.1139/cjfas-2021-0046","ISSN":"0706-652X","issue":"1","journalAbbreviation":"Can. J. Fish. Aquat. Sci.","note":"publisher: NRC Research Press","page":"159-167","source":"cdnsciencepub.com (Atypon)","title":"Fitting growth models to otolith increments to reveal time-varying growth","volume":"79","author":[{"family":"Essington","given":"Timothy E."},{"family":"Matta","given":"Mary Elizabeth"},{"family":"Black","given":"Bryan A."},{"family":"Helser","given":"Thomas E."},{"family":"Spencer","given":"Paul D."}],"issued":{"date-parts":[["2022",1]]},"citation-key":"essingtonFittingGrowthModels2022a"}}],"schema":"https://github.com/citation-style-language/schema/raw/master/csl-citation.json"} </w:instrText>
      </w:r>
      <w:r w:rsidR="00403883">
        <w:fldChar w:fldCharType="separate"/>
      </w:r>
      <w:r w:rsidR="00377A08">
        <w:rPr>
          <w:lang w:val="en-GB"/>
        </w:rPr>
        <w:t>(50, 51)</w:t>
      </w:r>
      <w:r w:rsidR="00403883">
        <w:fldChar w:fldCharType="end"/>
      </w:r>
      <w:ins w:id="339" w:author="Max Lindmark" w:date="2022-04-24T08:49:00Z">
        <w:r w:rsidR="00651C38">
          <w:t xml:space="preserve">. </w:t>
        </w:r>
      </w:ins>
      <w:ins w:id="340" w:author="Max Lindmark" w:date="2022-04-24T08:47:00Z">
        <w:r w:rsidR="00651C38">
          <w:t xml:space="preserve">Specifically, </w:t>
        </w:r>
      </w:ins>
      <w:del w:id="341" w:author="Max Lindmark" w:date="2022-04-24T08:47:00Z">
        <w:r w:rsidR="001B1A85" w:rsidDel="00651C38">
          <w:delText>,</w:delText>
        </w:r>
      </w:del>
      <w:del w:id="342" w:author="Max Lindmark" w:date="2022-04-24T08:48:00Z">
        <w:r w:rsidR="001B1A85" w:rsidDel="00651C38">
          <w:delText xml:space="preserve"> and</w:delText>
        </w:r>
      </w:del>
      <w:r w:rsidR="001B1A85">
        <w:t xml:space="preserve">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377A08">
        <w:instrText xml:space="preserve"> ADDIN ZOTERO_ITEM CSL_CITATION {"citationID":"89Gx6Dc0","properties":{"formattedCitation":"(52)","plainCitation":"(5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377A08">
        <w:rPr>
          <w:lang w:val="en-GB"/>
        </w:rPr>
        <w:t>(5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377A08">
        <w:instrText xml:space="preserve"> ADDIN ZOTERO_ITEM CSL_CITATION {"citationID":"pTQMGar0","properties":{"formattedCitation":"(52)","plainCitation":"(5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377A08">
        <w:rPr>
          <w:lang w:val="en-GB"/>
        </w:rPr>
        <w:t>(5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78F2AE7E" w:rsidR="00037DE8" w:rsidRDefault="001B1A85">
      <w:pPr>
        <w:spacing w:line="480" w:lineRule="auto"/>
        <w:ind w:firstLine="284"/>
        <w:jc w:val="both"/>
      </w:pPr>
      <w:r>
        <w:t xml:space="preserve">We fit the von Bertalanffy growth equation (VBGE) on a </w:t>
      </w:r>
      <m:oMath>
        <m:r>
          <m:rPr>
            <m:sty m:val="p"/>
          </m:rPr>
          <w:rPr>
            <w:rFonts w:ascii="Cambria Math" w:eastAsia="Cambria Math" w:hAnsi="Cambria Math" w:cs="Cambria Math"/>
          </w:rPr>
          <m:t>log</m:t>
        </m:r>
      </m:oMath>
      <w:r>
        <w:t xml:space="preserve"> scale, describing length as a function of age to evaluate differences in size-at-age and asymptotic size: </w:t>
      </w:r>
      <m:oMath>
        <m:r>
          <m:rPr>
            <m:sty m:val="p"/>
          </m:rPr>
          <w:rPr>
            <w:rFonts w:ascii="Cambria Math" w:eastAsia="Cambria Math" w:hAnsi="Cambria Math" w:cs="Cambria Math"/>
          </w:rPr>
          <m:t>log</m:t>
        </m:r>
        <m:r>
          <w:del w:id="343" w:author="Max Lindmark" w:date="2022-04-24T08:45:00Z">
            <w:rPr>
              <w:rFonts w:ascii="Cambria Math" w:hAnsi="Cambria Math"/>
            </w:rPr>
            <m:t xml:space="preserve"> </m:t>
          </w:del>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r>
          <m:rPr>
            <m:sty m:val="p"/>
          </m:rPr>
          <w:rPr>
            <w:rFonts w:ascii="Cambria Math" w:eastAsia="Cambria Math" w:hAnsi="Cambria Math" w:cs="Cambria Math"/>
          </w:rPr>
          <m:t>log</m:t>
        </m:r>
        <m:r>
          <w:del w:id="344" w:author="Max Lindmark" w:date="2022-04-24T08:45:00Z">
            <w:rPr>
              <w:rFonts w:ascii="Cambria Math" w:hAnsi="Cambria Math"/>
            </w:rPr>
            <m:t xml:space="preserve"> </m:t>
          </w:del>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377A08">
        <w:instrText xml:space="preserve"> ADDIN ZOTERO_ITEM CSL_CITATION {"citationID":"d23uHfj2","properties":{"formattedCitation":"(50)","plainCitation":"(50)","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377A08">
        <w:rPr>
          <w:lang w:val="en-GB"/>
        </w:rPr>
        <w:t>(50)</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D552B1"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D552B1"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D552B1"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22F2251A"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072E48">
        <w:fldChar w:fldCharType="begin"/>
      </w:r>
      <w:r w:rsidR="00377A08">
        <w:instrText xml:space="preserve"> ADDIN ZOTERO_ITEM CSL_CITATION {"citationID":"ZCVAsG39","properties":{"formattedCitation":"(53)","plainCitation":"(53)","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377A08">
        <w:rPr>
          <w:lang w:val="en-GB"/>
        </w:rPr>
        <w:t>(53)</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w:t>
      </w:r>
      <w:r>
        <w:lastRenderedPageBreak/>
        <w:t xml:space="preserve">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D552B1">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D552B1">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D552B1"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D552B1">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D552B1"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D552B1"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D552B1"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del w:id="345" w:author="Max Lindmark" w:date="2022-04-24T08:45:00Z">
                  <m:rPr>
                    <m:sty m:val="p"/>
                  </m:rPr>
                  <w:rPr>
                    <w:rFonts w:ascii="Cambria Math" w:eastAsiaTheme="minorEastAsia" w:hAnsi="Cambria Math"/>
                  </w:rPr>
                  <m:t>⁡</m:t>
                </w:del>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D552B1"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D552B1">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7A684106"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likelihood approach for binned data, i.e., the </w:t>
      </w:r>
      <w:r>
        <w:rPr>
          <w:i/>
        </w:rPr>
        <w:t>MLEbin</w:t>
      </w:r>
      <w:r>
        <w:t xml:space="preserve"> method in the R package </w:t>
      </w:r>
      <w:r>
        <w:rPr>
          <w:i/>
        </w:rPr>
        <w:t>sizeSpectra</w:t>
      </w:r>
      <w:r w:rsidR="005E3F19">
        <w:fldChar w:fldCharType="begin"/>
      </w:r>
      <w:r w:rsidR="00377A08">
        <w:instrText xml:space="preserve"> ADDIN ZOTERO_ITEM CSL_CITATION {"citationID":"runtaWtO","properties":{"formattedCitation":"(16, 54, 55)","plainCitation":"(16, 54, 5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377A08">
        <w:rPr>
          <w:lang w:val="en-GB"/>
        </w:rPr>
        <w:t>(16, 54, 55)</w:t>
      </w:r>
      <w:r w:rsidR="005E3F19">
        <w:fldChar w:fldCharType="end"/>
      </w:r>
      <w:r>
        <w:t xml:space="preserve">. This method explicitly accounts for uncertainty in body masses </w:t>
      </w:r>
      <w:r>
        <w:rPr>
          <w:i/>
        </w:rPr>
        <w:t xml:space="preserve">within </w:t>
      </w:r>
      <w:r>
        <w:t xml:space="preserve">size-classes (bins) in the data and has been shown to be less biased than regression-based methods or the </w:t>
      </w:r>
      <w:r>
        <w:lastRenderedPageBreak/>
        <w:t>likelihood method based on bin-midpoints</w:t>
      </w:r>
      <w:r w:rsidR="006F1AC7">
        <w:fldChar w:fldCharType="begin"/>
      </w:r>
      <w:r w:rsidR="00377A08">
        <w:instrText xml:space="preserve"> ADDIN ZOTERO_ITEM CSL_CITATION {"citationID":"vbBEmEup","properties":{"formattedCitation":"(16, 54)","plainCitation":"(16, 54)","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377A08">
        <w:rPr>
          <w:lang w:val="en-GB"/>
        </w:rPr>
        <w:t>(16, 54)</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29A50D9A" w:rsidR="00037DE8" w:rsidRDefault="001B1A85">
      <w:pPr>
        <w:spacing w:line="480" w:lineRule="auto"/>
        <w:ind w:firstLine="284"/>
        <w:jc w:val="both"/>
        <w:rPr>
          <w:i/>
        </w:rPr>
      </w:pPr>
      <w:r>
        <w:t>All analyses were done using R</w:t>
      </w:r>
      <w:r w:rsidR="003C2311">
        <w:fldChar w:fldCharType="begin"/>
      </w:r>
      <w:r w:rsidR="00377A08">
        <w:instrText xml:space="preserve"> ADDIN ZOTERO_ITEM CSL_CITATION {"citationID":"GIe7EbQy","properties":{"formattedCitation":"(56)","plainCitation":"(56)","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377A08">
        <w:rPr>
          <w:lang w:val="en-GB"/>
        </w:rPr>
        <w:t>(56)</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r>
        <w:rPr>
          <w:i/>
        </w:rPr>
        <w:t>tidyverse</w:t>
      </w:r>
      <w:r w:rsidR="0024288E">
        <w:fldChar w:fldCharType="begin"/>
      </w:r>
      <w:r w:rsidR="00377A08">
        <w:instrText xml:space="preserve"> ADDIN ZOTERO_ITEM CSL_CITATION {"citationID":"XVrDHiuY","properties":{"formattedCitation":"(57)","plainCitation":"(57)","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377A08">
        <w:rPr>
          <w:lang w:val="en-GB"/>
        </w:rPr>
        <w:t>(57)</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377A08">
        <w:rPr>
          <w:i/>
        </w:rPr>
        <w:instrText xml:space="preserve"> ADDIN ZOTERO_ITEM CSL_CITATION {"citationID":"gCN06xB4","properties":{"formattedCitation":"(58)","plainCitation":"(58)","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377A08">
        <w:rPr>
          <w:lang w:val="en-GB"/>
        </w:rPr>
        <w:t>(58)</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w:t>
      </w:r>
      <m:oMath>
        <m:r>
          <m:rPr>
            <m:sty m:val="p"/>
          </m:rPr>
          <w:rPr>
            <w:rFonts w:ascii="Cambria Math" w:hAnsi="Cambria Math"/>
          </w:rPr>
          <m:t>log</m:t>
        </m:r>
      </m:oMath>
      <w:r>
        <w:t xml:space="preserve"> pointwise predictive density) using leave-one-out cross-validation (LOO-CV)</w:t>
      </w:r>
      <w:r w:rsidR="00097CEF">
        <w:fldChar w:fldCharType="begin"/>
      </w:r>
      <w:r w:rsidR="00377A08">
        <w:instrText xml:space="preserve"> ADDIN ZOTERO_ITEM CSL_CITATION {"citationID":"gL0m0LS4","properties":{"formattedCitation":"(59)","plainCitation":"(59)","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377A08">
        <w:rPr>
          <w:lang w:val="en-GB"/>
        </w:rPr>
        <w:t>(59)</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377A08">
        <w:instrText xml:space="preserve"> ADDIN ZOTERO_ITEM CSL_CITATION {"citationID":"VhyKzKc5","properties":{"formattedCitation":"(60)","plainCitation":"(60)","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377A08">
        <w:rPr>
          <w:lang w:val="en-GB"/>
        </w:rPr>
        <w:t>(60)</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bayesplot</w:t>
      </w:r>
      <w:r w:rsidR="00CA0D07">
        <w:rPr>
          <w:i/>
        </w:rPr>
        <w:fldChar w:fldCharType="begin"/>
      </w:r>
      <w:r w:rsidR="00377A08">
        <w:rPr>
          <w:i/>
        </w:rPr>
        <w:instrText xml:space="preserve"> ADDIN ZOTERO_ITEM CSL_CITATION {"citationID":"lm1Fmql2","properties":{"formattedCitation":"(61)","plainCitation":"(61)","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377A08">
        <w:rPr>
          <w:lang w:val="en-GB"/>
        </w:rPr>
        <w:t>(61)</w:t>
      </w:r>
      <w:r w:rsidR="00CA0D07">
        <w:rPr>
          <w:i/>
        </w:rPr>
        <w:fldChar w:fldCharType="end"/>
      </w:r>
      <w:r>
        <w:t xml:space="preserve"> and </w:t>
      </w:r>
      <w:r>
        <w:rPr>
          <w:i/>
        </w:rPr>
        <w:t>tidybaye</w:t>
      </w:r>
      <w:r w:rsidR="00095AF9">
        <w:rPr>
          <w:i/>
        </w:rPr>
        <w:t>s</w:t>
      </w:r>
      <w:r w:rsidR="0019563D">
        <w:rPr>
          <w:i/>
        </w:rPr>
        <w:fldChar w:fldCharType="begin"/>
      </w:r>
      <w:r w:rsidR="00377A08">
        <w:rPr>
          <w:i/>
        </w:rPr>
        <w:instrText xml:space="preserve"> ADDIN ZOTERO_ITEM CSL_CITATION {"citationID":"0cDICCpC","properties":{"formattedCitation":"(62)","plainCitation":"(62)","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377A08">
        <w:rPr>
          <w:lang w:val="en-GB"/>
        </w:rPr>
        <w:t>(62)</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377A08">
        <w:instrText xml:space="preserve"> ADDIN ZOTERO_ITEM CSL_CITATION {"citationID":"5G6HFpmN","properties":{"formattedCitation":"(63)","plainCitation":"(63)","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377A08">
        <w:rPr>
          <w:lang w:val="en-GB"/>
        </w:rPr>
        <w:t>(63)</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66B14AF4" w:rsidR="00037DE8" w:rsidRDefault="001B1A85">
      <w:pPr>
        <w:spacing w:line="480" w:lineRule="auto"/>
        <w:jc w:val="both"/>
      </w:pPr>
      <w:r>
        <w:t>We thank all staff involved in data collection</w:t>
      </w:r>
      <w:ins w:id="346" w:author="Max Lindmark" w:date="2022-04-23T10:50:00Z">
        <w:r w:rsidR="002157E8">
          <w:t xml:space="preserve"> </w:t>
        </w:r>
        <w:commentRangeStart w:id="347"/>
        <w:r w:rsidR="002157E8">
          <w:t xml:space="preserve">and Jens Olsson for </w:t>
        </w:r>
        <w:r w:rsidR="0091499B">
          <w:t>discussion</w:t>
        </w:r>
      </w:ins>
      <w:commentRangeEnd w:id="347"/>
      <w:ins w:id="348" w:author="Max Lindmark" w:date="2022-04-23T10:51:00Z">
        <w:r w:rsidR="0091499B">
          <w:rPr>
            <w:rStyle w:val="CommentReference"/>
          </w:rPr>
          <w:commentReference w:id="347"/>
        </w:r>
      </w:ins>
      <w:ins w:id="349" w:author="Max Lindmark" w:date="2022-04-23T10:50:00Z">
        <w:r w:rsidR="0091499B">
          <w:t>.</w:t>
        </w:r>
      </w:ins>
      <w:del w:id="350" w:author="Max Lindmark" w:date="2022-04-23T10:50:00Z">
        <w:r w:rsidR="002D1E75" w:rsidDel="002157E8">
          <w:delText>.</w:delText>
        </w:r>
      </w:del>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t xml:space="preserve">All </w:t>
      </w:r>
      <w:sdt>
        <w:sdtPr>
          <w:tag w:val="goog_rdk_37"/>
          <w:id w:val="680319436"/>
        </w:sdtPr>
        <w:sdtEndPr/>
        <w:sdtContent/>
      </w:sdt>
      <w:r>
        <w:t xml:space="preserve">data and R code </w:t>
      </w:r>
      <w:r w:rsidR="003D6A14">
        <w:t xml:space="preserve">to reproduce the analyses </w:t>
      </w:r>
      <w:r>
        <w:t>can be downloaded from a GitHub repository (</w:t>
      </w:r>
      <w:hyperlink r:id="rId11">
        <w:r>
          <w:rPr>
            <w:color w:val="0000FF"/>
            <w:u w:val="single"/>
          </w:rPr>
          <w:t>https://github.com/maxlindmark/warm_life_history</w:t>
        </w:r>
      </w:hyperlink>
      <w:r>
        <w:t xml:space="preserve">) and will be archived on Zenodo upon publication. </w:t>
      </w:r>
    </w:p>
    <w:p w14:paraId="00000057" w14:textId="77777777" w:rsidR="00037DE8" w:rsidRDefault="00037DE8">
      <w:pPr>
        <w:spacing w:line="480" w:lineRule="auto"/>
        <w:jc w:val="both"/>
      </w:pPr>
    </w:p>
    <w:p w14:paraId="00000058" w14:textId="77777777" w:rsidR="00037DE8" w:rsidRDefault="00D552B1">
      <w:pPr>
        <w:spacing w:line="480" w:lineRule="auto"/>
        <w:jc w:val="both"/>
        <w:rPr>
          <w:sz w:val="28"/>
          <w:szCs w:val="28"/>
        </w:rPr>
      </w:pPr>
      <w:sdt>
        <w:sdtPr>
          <w:tag w:val="goog_rdk_38"/>
          <w:id w:val="-507982345"/>
        </w:sdtPr>
        <w:sdtEndPr/>
        <w:sdtContent/>
      </w:sdt>
      <w:r w:rsidR="001B1A85">
        <w:rPr>
          <w:sz w:val="28"/>
          <w:szCs w:val="28"/>
        </w:rPr>
        <w:t>Author Contributions</w:t>
      </w:r>
    </w:p>
    <w:p w14:paraId="00000059" w14:textId="77777777" w:rsidR="00037DE8" w:rsidRDefault="00D552B1">
      <w:pPr>
        <w:spacing w:line="480" w:lineRule="auto"/>
        <w:jc w:val="both"/>
      </w:pPr>
      <w:sdt>
        <w:sdtPr>
          <w:tag w:val="goog_rdk_39"/>
          <w:id w:val="-2118511830"/>
        </w:sdtPr>
        <w:sdtEndPr/>
        <w:sdtContent/>
      </w:sdt>
      <w:r w:rsidR="001B1A85">
        <w:t xml:space="preserve">ML conceived the idea and designed the study and the statistical analysis. Data-processing, initial statistical analyses, and </w:t>
      </w:r>
      <w:sdt>
        <w:sdtPr>
          <w:tag w:val="goog_rdk_40"/>
          <w:id w:val="-1911996344"/>
        </w:sdtPr>
        <w:sdtEnd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8427B6" w:rsidRDefault="001B1A85">
      <w:pPr>
        <w:spacing w:line="480" w:lineRule="auto"/>
        <w:jc w:val="both"/>
      </w:pPr>
      <w:r w:rsidRPr="008427B6">
        <w:rPr>
          <w:sz w:val="28"/>
          <w:szCs w:val="28"/>
        </w:rPr>
        <w:t>References</w:t>
      </w:r>
    </w:p>
    <w:p w14:paraId="1E617A7B" w14:textId="77777777" w:rsidR="00377A08" w:rsidRPr="00377A08" w:rsidRDefault="00674C63" w:rsidP="00377A08">
      <w:pPr>
        <w:pStyle w:val="Bibliography"/>
        <w:rPr>
          <w:lang w:val="en-GB"/>
        </w:rPr>
      </w:pPr>
      <w:r w:rsidRPr="00674C63">
        <w:fldChar w:fldCharType="begin"/>
      </w:r>
      <w:r w:rsidR="008427B6" w:rsidRPr="008427B6">
        <w:rPr>
          <w:rPrChange w:id="351" w:author="Max Lindmark" w:date="2022-04-24T08:50:00Z">
            <w:rPr>
              <w:lang w:val="sv-SE"/>
            </w:rPr>
          </w:rPrChange>
        </w:rPr>
        <w:instrText xml:space="preserve"> ADDIN ZOTERO_BIBL {"uncited":[],"omitted":[],"custom":[]} CSL_BIBLIOGRAPHY </w:instrText>
      </w:r>
      <w:r w:rsidRPr="00674C63">
        <w:fldChar w:fldCharType="separate"/>
      </w:r>
      <w:r w:rsidR="00377A08" w:rsidRPr="00377A08">
        <w:rPr>
          <w:lang w:val="en-GB"/>
        </w:rPr>
        <w:t xml:space="preserve">1. </w:t>
      </w:r>
      <w:r w:rsidR="00377A08" w:rsidRPr="00377A08">
        <w:rPr>
          <w:lang w:val="en-GB"/>
        </w:rPr>
        <w:tab/>
        <w:t xml:space="preserve">E. O. Wilson, </w:t>
      </w:r>
      <w:r w:rsidR="00377A08" w:rsidRPr="00377A08">
        <w:rPr>
          <w:i/>
          <w:iCs/>
          <w:lang w:val="en-GB"/>
        </w:rPr>
        <w:t>The Diversity of Life</w:t>
      </w:r>
      <w:r w:rsidR="00377A08" w:rsidRPr="00377A08">
        <w:rPr>
          <w:lang w:val="en-GB"/>
        </w:rPr>
        <w:t xml:space="preserve"> (Harvard University Press, 1992).</w:t>
      </w:r>
    </w:p>
    <w:p w14:paraId="1CA47B21" w14:textId="77777777" w:rsidR="00377A08" w:rsidRPr="00377A08" w:rsidRDefault="00377A08" w:rsidP="00377A08">
      <w:pPr>
        <w:pStyle w:val="Bibliography"/>
        <w:rPr>
          <w:lang w:val="en-GB"/>
        </w:rPr>
      </w:pPr>
      <w:r w:rsidRPr="00377A08">
        <w:rPr>
          <w:lang w:val="en-GB"/>
        </w:rPr>
        <w:t xml:space="preserve">2. </w:t>
      </w:r>
      <w:r w:rsidRPr="00377A08">
        <w:rPr>
          <w:lang w:val="en-GB"/>
        </w:rPr>
        <w:tab/>
        <w:t xml:space="preserve">D. Atkinson, R. M. Sibly, Why are organisms usually bigger in colder environments? Making sense of a life history puzzle. </w:t>
      </w:r>
      <w:r w:rsidRPr="00377A08">
        <w:rPr>
          <w:i/>
          <w:iCs/>
          <w:lang w:val="en-GB"/>
        </w:rPr>
        <w:t>Trends in Ecology &amp; Evolution</w:t>
      </w:r>
      <w:r w:rsidRPr="00377A08">
        <w:rPr>
          <w:lang w:val="en-GB"/>
        </w:rPr>
        <w:t xml:space="preserve"> </w:t>
      </w:r>
      <w:r w:rsidRPr="00377A08">
        <w:rPr>
          <w:b/>
          <w:bCs/>
          <w:lang w:val="en-GB"/>
        </w:rPr>
        <w:t>12</w:t>
      </w:r>
      <w:r w:rsidRPr="00377A08">
        <w:rPr>
          <w:lang w:val="en-GB"/>
        </w:rPr>
        <w:t>, 235–239 (1997).</w:t>
      </w:r>
    </w:p>
    <w:p w14:paraId="6D146E89" w14:textId="77777777" w:rsidR="00377A08" w:rsidRPr="00377A08" w:rsidRDefault="00377A08" w:rsidP="00377A08">
      <w:pPr>
        <w:pStyle w:val="Bibliography"/>
        <w:rPr>
          <w:lang w:val="en-GB"/>
        </w:rPr>
      </w:pPr>
      <w:r w:rsidRPr="00377A08">
        <w:rPr>
          <w:lang w:val="en-GB"/>
        </w:rPr>
        <w:t xml:space="preserve">3. </w:t>
      </w:r>
      <w:r w:rsidRPr="00377A08">
        <w:rPr>
          <w:lang w:val="en-GB"/>
        </w:rPr>
        <w:tab/>
        <w:t xml:space="preserve">J. L. Gardner, A. Peters, M. R. Kearney, L. Joseph, R. Heinsohn, Declining body size: a third universal response to warming? </w:t>
      </w:r>
      <w:r w:rsidRPr="00377A08">
        <w:rPr>
          <w:i/>
          <w:iCs/>
          <w:lang w:val="en-GB"/>
        </w:rPr>
        <w:t>Trends in Ecology &amp; Evolution</w:t>
      </w:r>
      <w:r w:rsidRPr="00377A08">
        <w:rPr>
          <w:lang w:val="en-GB"/>
        </w:rPr>
        <w:t xml:space="preserve"> </w:t>
      </w:r>
      <w:r w:rsidRPr="00377A08">
        <w:rPr>
          <w:b/>
          <w:bCs/>
          <w:lang w:val="en-GB"/>
        </w:rPr>
        <w:t>26</w:t>
      </w:r>
      <w:r w:rsidRPr="00377A08">
        <w:rPr>
          <w:lang w:val="en-GB"/>
        </w:rPr>
        <w:t>, 285–291 (2011).</w:t>
      </w:r>
    </w:p>
    <w:p w14:paraId="43E17DE6" w14:textId="77777777" w:rsidR="00377A08" w:rsidRPr="00377A08" w:rsidRDefault="00377A08" w:rsidP="00377A08">
      <w:pPr>
        <w:pStyle w:val="Bibliography"/>
        <w:rPr>
          <w:lang w:val="en-GB"/>
        </w:rPr>
      </w:pPr>
      <w:r w:rsidRPr="00377A08">
        <w:rPr>
          <w:lang w:val="en-GB"/>
        </w:rPr>
        <w:t xml:space="preserve">4. </w:t>
      </w:r>
      <w:r w:rsidRPr="00377A08">
        <w:rPr>
          <w:lang w:val="en-GB"/>
        </w:rPr>
        <w:tab/>
        <w:t xml:space="preserve">J. A. Sheridan, D. Bickford, Shrinking body size as an ecological response to climate change. </w:t>
      </w:r>
      <w:r w:rsidRPr="00377A08">
        <w:rPr>
          <w:i/>
          <w:iCs/>
          <w:lang w:val="en-GB"/>
        </w:rPr>
        <w:t>Nature Climate Change</w:t>
      </w:r>
      <w:r w:rsidRPr="00377A08">
        <w:rPr>
          <w:lang w:val="en-GB"/>
        </w:rPr>
        <w:t xml:space="preserve"> </w:t>
      </w:r>
      <w:r w:rsidRPr="00377A08">
        <w:rPr>
          <w:b/>
          <w:bCs/>
          <w:lang w:val="en-GB"/>
        </w:rPr>
        <w:t>1</w:t>
      </w:r>
      <w:r w:rsidRPr="00377A08">
        <w:rPr>
          <w:lang w:val="en-GB"/>
        </w:rPr>
        <w:t>, 401–406 (2011).</w:t>
      </w:r>
    </w:p>
    <w:p w14:paraId="3CA7AB69" w14:textId="77777777" w:rsidR="00377A08" w:rsidRPr="00377A08" w:rsidRDefault="00377A08" w:rsidP="00377A08">
      <w:pPr>
        <w:pStyle w:val="Bibliography"/>
        <w:rPr>
          <w:lang w:val="en-GB"/>
        </w:rPr>
      </w:pPr>
      <w:r w:rsidRPr="00377A08">
        <w:rPr>
          <w:lang w:val="en-GB"/>
        </w:rPr>
        <w:t xml:space="preserve">5. </w:t>
      </w:r>
      <w:r w:rsidRPr="00377A08">
        <w:rPr>
          <w:lang w:val="en-GB"/>
        </w:rPr>
        <w:tab/>
        <w:t xml:space="preserve">W. W. L. Cheung, </w:t>
      </w:r>
      <w:r w:rsidRPr="00377A08">
        <w:rPr>
          <w:i/>
          <w:iCs/>
          <w:lang w:val="en-GB"/>
        </w:rPr>
        <w:t>et al.</w:t>
      </w:r>
      <w:r w:rsidRPr="00377A08">
        <w:rPr>
          <w:lang w:val="en-GB"/>
        </w:rPr>
        <w:t xml:space="preserve">, Shrinking of fishes exacerbates impacts of global ocean changes on marine ecosystems. </w:t>
      </w:r>
      <w:r w:rsidRPr="00377A08">
        <w:rPr>
          <w:i/>
          <w:iCs/>
          <w:lang w:val="en-GB"/>
        </w:rPr>
        <w:t>Nature Climate Change</w:t>
      </w:r>
      <w:r w:rsidRPr="00377A08">
        <w:rPr>
          <w:lang w:val="en-GB"/>
        </w:rPr>
        <w:t xml:space="preserve"> </w:t>
      </w:r>
      <w:r w:rsidRPr="00377A08">
        <w:rPr>
          <w:b/>
          <w:bCs/>
          <w:lang w:val="en-GB"/>
        </w:rPr>
        <w:t>3</w:t>
      </w:r>
      <w:r w:rsidRPr="00377A08">
        <w:rPr>
          <w:lang w:val="en-GB"/>
        </w:rPr>
        <w:t>, 254–258 (2013).</w:t>
      </w:r>
    </w:p>
    <w:p w14:paraId="0767A03B" w14:textId="77777777" w:rsidR="00377A08" w:rsidRPr="00377A08" w:rsidRDefault="00377A08" w:rsidP="00377A08">
      <w:pPr>
        <w:pStyle w:val="Bibliography"/>
        <w:rPr>
          <w:lang w:val="en-GB"/>
        </w:rPr>
      </w:pPr>
      <w:r w:rsidRPr="00377A08">
        <w:rPr>
          <w:lang w:val="en-GB"/>
        </w:rPr>
        <w:t xml:space="preserve">6. </w:t>
      </w:r>
      <w:r w:rsidRPr="00377A08">
        <w:rPr>
          <w:lang w:val="en-GB"/>
        </w:rPr>
        <w:tab/>
        <w:t xml:space="preserve">D. Atkinson, “Temperature and organism size—A biological law for ectotherms?” in </w:t>
      </w:r>
      <w:r w:rsidRPr="00377A08">
        <w:rPr>
          <w:i/>
          <w:iCs/>
          <w:lang w:val="en-GB"/>
        </w:rPr>
        <w:t>Advances in Ecological Research</w:t>
      </w:r>
      <w:r w:rsidRPr="00377A08">
        <w:rPr>
          <w:lang w:val="en-GB"/>
        </w:rPr>
        <w:t>, (Elsevier, 1994), pp. 1–58.</w:t>
      </w:r>
    </w:p>
    <w:p w14:paraId="2D7ABD0B" w14:textId="77777777" w:rsidR="00377A08" w:rsidRPr="00377A08" w:rsidRDefault="00377A08" w:rsidP="00377A08">
      <w:pPr>
        <w:pStyle w:val="Bibliography"/>
        <w:rPr>
          <w:lang w:val="en-GB"/>
        </w:rPr>
      </w:pPr>
      <w:r w:rsidRPr="00377A08">
        <w:rPr>
          <w:lang w:val="en-GB"/>
        </w:rPr>
        <w:t xml:space="preserve">7. </w:t>
      </w:r>
      <w:r w:rsidRPr="00377A08">
        <w:rPr>
          <w:lang w:val="en-GB"/>
        </w:rPr>
        <w:tab/>
        <w:t xml:space="preserve">K. J. Fritschie, J. D. Olden, Disentangling the influences of mean body size and size structure on ecosystem functioning: an example of nutrient recycling by a non-native crayfish. </w:t>
      </w:r>
      <w:r w:rsidRPr="00377A08">
        <w:rPr>
          <w:i/>
          <w:iCs/>
          <w:lang w:val="en-GB"/>
        </w:rPr>
        <w:t>Ecology and Evolution</w:t>
      </w:r>
      <w:r w:rsidRPr="00377A08">
        <w:rPr>
          <w:lang w:val="en-GB"/>
        </w:rPr>
        <w:t xml:space="preserve"> </w:t>
      </w:r>
      <w:r w:rsidRPr="00377A08">
        <w:rPr>
          <w:b/>
          <w:bCs/>
          <w:lang w:val="en-GB"/>
        </w:rPr>
        <w:t>6</w:t>
      </w:r>
      <w:r w:rsidRPr="00377A08">
        <w:rPr>
          <w:lang w:val="en-GB"/>
        </w:rPr>
        <w:t>, 159–169 (2016).</w:t>
      </w:r>
    </w:p>
    <w:p w14:paraId="58B31F05" w14:textId="77777777" w:rsidR="00377A08" w:rsidRPr="00377A08" w:rsidRDefault="00377A08" w:rsidP="00377A08">
      <w:pPr>
        <w:pStyle w:val="Bibliography"/>
        <w:rPr>
          <w:lang w:val="en-GB"/>
        </w:rPr>
      </w:pPr>
      <w:r w:rsidRPr="00377A08">
        <w:rPr>
          <w:lang w:val="en-GB"/>
        </w:rPr>
        <w:t xml:space="preserve">8. </w:t>
      </w:r>
      <w:r w:rsidRPr="00377A08">
        <w:rPr>
          <w:lang w:val="en-GB"/>
        </w:rPr>
        <w:tab/>
        <w:t xml:space="preserve">G. Yvon‐Durocher, J. M. Montoya, M. Trimmer, G. Woodward, Warming alters the size spectrum and shifts the distribution of biomass in freshwater ecosystems. </w:t>
      </w:r>
      <w:r w:rsidRPr="00377A08">
        <w:rPr>
          <w:i/>
          <w:iCs/>
          <w:lang w:val="en-GB"/>
        </w:rPr>
        <w:t>Global Change Biology</w:t>
      </w:r>
      <w:r w:rsidRPr="00377A08">
        <w:rPr>
          <w:lang w:val="en-GB"/>
        </w:rPr>
        <w:t xml:space="preserve"> </w:t>
      </w:r>
      <w:r w:rsidRPr="00377A08">
        <w:rPr>
          <w:b/>
          <w:bCs/>
          <w:lang w:val="en-GB"/>
        </w:rPr>
        <w:t>17</w:t>
      </w:r>
      <w:r w:rsidRPr="00377A08">
        <w:rPr>
          <w:lang w:val="en-GB"/>
        </w:rPr>
        <w:t>, 1681–1694 (2011).</w:t>
      </w:r>
    </w:p>
    <w:p w14:paraId="6AB9DC5A" w14:textId="77777777" w:rsidR="00377A08" w:rsidRPr="00377A08" w:rsidRDefault="00377A08" w:rsidP="00377A08">
      <w:pPr>
        <w:pStyle w:val="Bibliography"/>
        <w:rPr>
          <w:lang w:val="en-GB"/>
        </w:rPr>
      </w:pPr>
      <w:r w:rsidRPr="00377A08">
        <w:rPr>
          <w:lang w:val="en-GB"/>
        </w:rPr>
        <w:t xml:space="preserve">9. </w:t>
      </w:r>
      <w:r w:rsidRPr="00377A08">
        <w:rPr>
          <w:lang w:val="en-GB"/>
        </w:rPr>
        <w:tab/>
        <w:t xml:space="preserve">K. H. Andersen, Size-based theory for fisheries advice. </w:t>
      </w:r>
      <w:r w:rsidRPr="00377A08">
        <w:rPr>
          <w:i/>
          <w:iCs/>
          <w:lang w:val="en-GB"/>
        </w:rPr>
        <w:t>ICES J Mar Sci</w:t>
      </w:r>
      <w:r w:rsidRPr="00377A08">
        <w:rPr>
          <w:lang w:val="en-GB"/>
        </w:rPr>
        <w:t xml:space="preserve"> </w:t>
      </w:r>
      <w:r w:rsidRPr="00377A08">
        <w:rPr>
          <w:b/>
          <w:bCs/>
          <w:lang w:val="en-GB"/>
        </w:rPr>
        <w:t>77</w:t>
      </w:r>
      <w:r w:rsidRPr="00377A08">
        <w:rPr>
          <w:lang w:val="en-GB"/>
        </w:rPr>
        <w:t>, 2445–2455 (2020).</w:t>
      </w:r>
    </w:p>
    <w:p w14:paraId="77476B38" w14:textId="77777777" w:rsidR="00377A08" w:rsidRPr="00377A08" w:rsidRDefault="00377A08" w:rsidP="00377A08">
      <w:pPr>
        <w:pStyle w:val="Bibliography"/>
        <w:rPr>
          <w:lang w:val="en-GB"/>
        </w:rPr>
      </w:pPr>
      <w:r w:rsidRPr="00377A08">
        <w:rPr>
          <w:lang w:val="en-GB"/>
        </w:rPr>
        <w:t xml:space="preserve">10. </w:t>
      </w:r>
      <w:r w:rsidRPr="00377A08">
        <w:rPr>
          <w:lang w:val="en-GB"/>
        </w:rPr>
        <w:tab/>
        <w:t xml:space="preserve">J. L. Blanchard, R. F. Heneghan, J. D. Everett, R. Trebilco, A. J. Richardson, From bacteria to whales: Using functional size spectra to model marine ecosystems. </w:t>
      </w:r>
      <w:r w:rsidRPr="00377A08">
        <w:rPr>
          <w:i/>
          <w:iCs/>
          <w:lang w:val="en-GB"/>
        </w:rPr>
        <w:t>Trends in Ecology &amp; Evolution</w:t>
      </w:r>
      <w:r w:rsidRPr="00377A08">
        <w:rPr>
          <w:lang w:val="en-GB"/>
        </w:rPr>
        <w:t xml:space="preserve"> </w:t>
      </w:r>
      <w:r w:rsidRPr="00377A08">
        <w:rPr>
          <w:b/>
          <w:bCs/>
          <w:lang w:val="en-GB"/>
        </w:rPr>
        <w:t>32</w:t>
      </w:r>
      <w:r w:rsidRPr="00377A08">
        <w:rPr>
          <w:lang w:val="en-GB"/>
        </w:rPr>
        <w:t>, 174–186 (2017).</w:t>
      </w:r>
    </w:p>
    <w:p w14:paraId="09E92D39" w14:textId="77777777" w:rsidR="00377A08" w:rsidRPr="00377A08" w:rsidRDefault="00377A08" w:rsidP="00377A08">
      <w:pPr>
        <w:pStyle w:val="Bibliography"/>
        <w:rPr>
          <w:lang w:val="en-GB"/>
        </w:rPr>
      </w:pPr>
      <w:r w:rsidRPr="00377A08">
        <w:rPr>
          <w:lang w:val="en-GB"/>
        </w:rPr>
        <w:lastRenderedPageBreak/>
        <w:t xml:space="preserve">11. </w:t>
      </w:r>
      <w:r w:rsidRPr="00377A08">
        <w:rPr>
          <w:lang w:val="en-GB"/>
        </w:rPr>
        <w:tab/>
        <w:t xml:space="preserve">J. H. Brown, J. F. Gillooly, A. P. Allen, V. M. Savage, G. B. West, Toward a metabolic theory of ecology. </w:t>
      </w:r>
      <w:r w:rsidRPr="00377A08">
        <w:rPr>
          <w:i/>
          <w:iCs/>
          <w:lang w:val="en-GB"/>
        </w:rPr>
        <w:t>Ecology</w:t>
      </w:r>
      <w:r w:rsidRPr="00377A08">
        <w:rPr>
          <w:lang w:val="en-GB"/>
        </w:rPr>
        <w:t xml:space="preserve"> </w:t>
      </w:r>
      <w:r w:rsidRPr="00377A08">
        <w:rPr>
          <w:b/>
          <w:bCs/>
          <w:lang w:val="en-GB"/>
        </w:rPr>
        <w:t>85</w:t>
      </w:r>
      <w:r w:rsidRPr="00377A08">
        <w:rPr>
          <w:lang w:val="en-GB"/>
        </w:rPr>
        <w:t>, 1771–1789 (2004).</w:t>
      </w:r>
    </w:p>
    <w:p w14:paraId="51788A25" w14:textId="77777777" w:rsidR="00377A08" w:rsidRPr="00377A08" w:rsidRDefault="00377A08" w:rsidP="00377A08">
      <w:pPr>
        <w:pStyle w:val="Bibliography"/>
        <w:rPr>
          <w:lang w:val="en-GB"/>
        </w:rPr>
      </w:pPr>
      <w:r w:rsidRPr="00377A08">
        <w:rPr>
          <w:lang w:val="en-GB"/>
        </w:rPr>
        <w:t xml:space="preserve">12. </w:t>
      </w:r>
      <w:r w:rsidRPr="00377A08">
        <w:rPr>
          <w:lang w:val="en-GB"/>
        </w:rPr>
        <w:tab/>
        <w:t xml:space="preserve">D. Pauly, On the interrelationships between natural mortality, growth parameters, and mean environmental temperature in 175 fish stocks. </w:t>
      </w:r>
      <w:r w:rsidRPr="00377A08">
        <w:rPr>
          <w:i/>
          <w:iCs/>
          <w:lang w:val="en-GB"/>
        </w:rPr>
        <w:t>ICES Journal of Marine Science</w:t>
      </w:r>
      <w:r w:rsidRPr="00377A08">
        <w:rPr>
          <w:lang w:val="en-GB"/>
        </w:rPr>
        <w:t xml:space="preserve"> </w:t>
      </w:r>
      <w:r w:rsidRPr="00377A08">
        <w:rPr>
          <w:b/>
          <w:bCs/>
          <w:lang w:val="en-GB"/>
        </w:rPr>
        <w:t>39</w:t>
      </w:r>
      <w:r w:rsidRPr="00377A08">
        <w:rPr>
          <w:lang w:val="en-GB"/>
        </w:rPr>
        <w:t>, 175–192 (1980).</w:t>
      </w:r>
    </w:p>
    <w:p w14:paraId="18588E40" w14:textId="77777777" w:rsidR="00377A08" w:rsidRPr="00377A08" w:rsidRDefault="00377A08" w:rsidP="00377A08">
      <w:pPr>
        <w:pStyle w:val="Bibliography"/>
        <w:rPr>
          <w:lang w:val="en-GB"/>
        </w:rPr>
      </w:pPr>
      <w:r w:rsidRPr="00377A08">
        <w:rPr>
          <w:lang w:val="en-GB"/>
        </w:rPr>
        <w:t xml:space="preserve">13. </w:t>
      </w:r>
      <w:r w:rsidRPr="00377A08">
        <w:rPr>
          <w:lang w:val="en-GB"/>
        </w:rPr>
        <w:tab/>
        <w:t xml:space="preserve">J. T. Thorson, S. B. Munch, J. M. Cope, J. Gao, Predicting life history parameters for all fishes worldwide. </w:t>
      </w:r>
      <w:r w:rsidRPr="00377A08">
        <w:rPr>
          <w:i/>
          <w:iCs/>
          <w:lang w:val="en-GB"/>
        </w:rPr>
        <w:t>Ecological Applications</w:t>
      </w:r>
      <w:r w:rsidRPr="00377A08">
        <w:rPr>
          <w:lang w:val="en-GB"/>
        </w:rPr>
        <w:t xml:space="preserve"> </w:t>
      </w:r>
      <w:r w:rsidRPr="00377A08">
        <w:rPr>
          <w:b/>
          <w:bCs/>
          <w:lang w:val="en-GB"/>
        </w:rPr>
        <w:t>27</w:t>
      </w:r>
      <w:r w:rsidRPr="00377A08">
        <w:rPr>
          <w:lang w:val="en-GB"/>
        </w:rPr>
        <w:t>, 2262–2276 (2017).</w:t>
      </w:r>
    </w:p>
    <w:p w14:paraId="1855FACE" w14:textId="77777777" w:rsidR="00377A08" w:rsidRPr="00377A08" w:rsidRDefault="00377A08" w:rsidP="00377A08">
      <w:pPr>
        <w:pStyle w:val="Bibliography"/>
        <w:rPr>
          <w:lang w:val="en-GB"/>
        </w:rPr>
      </w:pPr>
      <w:r w:rsidRPr="00377A08">
        <w:rPr>
          <w:lang w:val="en-GB"/>
        </w:rPr>
        <w:t xml:space="preserve">14. </w:t>
      </w:r>
      <w:r w:rsidRPr="00377A08">
        <w:rPr>
          <w:lang w:val="en-GB"/>
        </w:rPr>
        <w:tab/>
        <w:t xml:space="preserve">E. Ursin, A Mathematical Model of Some Aspects of Fish Growth, Respiration, and Mortality. </w:t>
      </w:r>
      <w:r w:rsidRPr="00377A08">
        <w:rPr>
          <w:i/>
          <w:iCs/>
          <w:lang w:val="en-GB"/>
        </w:rPr>
        <w:t>Journal of the Fisheries Research Board of Canada</w:t>
      </w:r>
      <w:r w:rsidRPr="00377A08">
        <w:rPr>
          <w:lang w:val="en-GB"/>
        </w:rPr>
        <w:t xml:space="preserve"> </w:t>
      </w:r>
      <w:r w:rsidRPr="00377A08">
        <w:rPr>
          <w:b/>
          <w:bCs/>
          <w:lang w:val="en-GB"/>
        </w:rPr>
        <w:t>24</w:t>
      </w:r>
      <w:r w:rsidRPr="00377A08">
        <w:rPr>
          <w:lang w:val="en-GB"/>
        </w:rPr>
        <w:t>, 2355–2453 (1967).</w:t>
      </w:r>
    </w:p>
    <w:p w14:paraId="3583643D" w14:textId="77777777" w:rsidR="00377A08" w:rsidRPr="00377A08" w:rsidRDefault="00377A08" w:rsidP="00377A08">
      <w:pPr>
        <w:pStyle w:val="Bibliography"/>
        <w:rPr>
          <w:lang w:val="en-GB"/>
        </w:rPr>
      </w:pPr>
      <w:r w:rsidRPr="00377A08">
        <w:rPr>
          <w:lang w:val="en-GB"/>
        </w:rPr>
        <w:t xml:space="preserve">15. </w:t>
      </w:r>
      <w:r w:rsidRPr="00377A08">
        <w:rPr>
          <w:lang w:val="en-GB"/>
        </w:rPr>
        <w:tab/>
        <w:t xml:space="preserve">J. R. Bernhardt, J. M. Sunday, P. L. Thompson, M. I. O’Connor, Nonlinear averaging of thermal experience predicts population growth rates in a thermally variable environment. </w:t>
      </w:r>
      <w:r w:rsidRPr="00377A08">
        <w:rPr>
          <w:i/>
          <w:iCs/>
          <w:lang w:val="en-GB"/>
        </w:rPr>
        <w:t>Proceedings of the Royal Society B: Biological Sciences</w:t>
      </w:r>
      <w:r w:rsidRPr="00377A08">
        <w:rPr>
          <w:lang w:val="en-GB"/>
        </w:rPr>
        <w:t xml:space="preserve"> </w:t>
      </w:r>
      <w:r w:rsidRPr="00377A08">
        <w:rPr>
          <w:b/>
          <w:bCs/>
          <w:lang w:val="en-GB"/>
        </w:rPr>
        <w:t>285</w:t>
      </w:r>
      <w:r w:rsidRPr="00377A08">
        <w:rPr>
          <w:lang w:val="en-GB"/>
        </w:rPr>
        <w:t>, 20181076 (2018).</w:t>
      </w:r>
    </w:p>
    <w:p w14:paraId="0CA942DE" w14:textId="77777777" w:rsidR="00377A08" w:rsidRPr="00377A08" w:rsidRDefault="00377A08" w:rsidP="00377A08">
      <w:pPr>
        <w:pStyle w:val="Bibliography"/>
        <w:rPr>
          <w:lang w:val="en-GB"/>
        </w:rPr>
      </w:pPr>
      <w:r w:rsidRPr="00377A08">
        <w:rPr>
          <w:lang w:val="en-GB"/>
        </w:rPr>
        <w:t xml:space="preserve">16. </w:t>
      </w:r>
      <w:r w:rsidRPr="00377A08">
        <w:rPr>
          <w:lang w:val="en-GB"/>
        </w:rPr>
        <w:tab/>
        <w:t xml:space="preserve">A. M. Edwards, J. P. W. Robinson, M. J. Plank, J. K. Baum, J. L. Blanchard, Testing and recommending methods for fitting size spectra to data. </w:t>
      </w:r>
      <w:r w:rsidRPr="00377A08">
        <w:rPr>
          <w:i/>
          <w:iCs/>
          <w:lang w:val="en-GB"/>
        </w:rPr>
        <w:t>Methods in Ecology and Evolution</w:t>
      </w:r>
      <w:r w:rsidRPr="00377A08">
        <w:rPr>
          <w:lang w:val="en-GB"/>
        </w:rPr>
        <w:t xml:space="preserve"> </w:t>
      </w:r>
      <w:r w:rsidRPr="00377A08">
        <w:rPr>
          <w:b/>
          <w:bCs/>
          <w:lang w:val="en-GB"/>
        </w:rPr>
        <w:t>8</w:t>
      </w:r>
      <w:r w:rsidRPr="00377A08">
        <w:rPr>
          <w:lang w:val="en-GB"/>
        </w:rPr>
        <w:t>, 57–67 (2017).</w:t>
      </w:r>
    </w:p>
    <w:p w14:paraId="5476F5CB" w14:textId="77777777" w:rsidR="00377A08" w:rsidRPr="00377A08" w:rsidRDefault="00377A08" w:rsidP="00377A08">
      <w:pPr>
        <w:pStyle w:val="Bibliography"/>
        <w:rPr>
          <w:lang w:val="en-GB"/>
        </w:rPr>
      </w:pPr>
      <w:r w:rsidRPr="00377A08">
        <w:rPr>
          <w:lang w:val="en-GB"/>
        </w:rPr>
        <w:t xml:space="preserve">17. </w:t>
      </w:r>
      <w:r w:rsidRPr="00377A08">
        <w:rPr>
          <w:lang w:val="en-GB"/>
        </w:rPr>
        <w:tab/>
        <w:t xml:space="preserve">R. W. Sheldon, W. H. Sutcliffe, A. Prakash, The Production of Particles in the Surface Waters of the Ocean with Particular Reference to the Sargasso Sea1. </w:t>
      </w:r>
      <w:r w:rsidRPr="00377A08">
        <w:rPr>
          <w:i/>
          <w:iCs/>
          <w:lang w:val="en-GB"/>
        </w:rPr>
        <w:t>Limnology and Oceanography</w:t>
      </w:r>
      <w:r w:rsidRPr="00377A08">
        <w:rPr>
          <w:lang w:val="en-GB"/>
        </w:rPr>
        <w:t xml:space="preserve"> </w:t>
      </w:r>
      <w:r w:rsidRPr="00377A08">
        <w:rPr>
          <w:b/>
          <w:bCs/>
          <w:lang w:val="en-GB"/>
        </w:rPr>
        <w:t>18</w:t>
      </w:r>
      <w:r w:rsidRPr="00377A08">
        <w:rPr>
          <w:lang w:val="en-GB"/>
        </w:rPr>
        <w:t>, 719–733 (1973).</w:t>
      </w:r>
    </w:p>
    <w:p w14:paraId="72C060F5" w14:textId="77777777" w:rsidR="00377A08" w:rsidRPr="00377A08" w:rsidRDefault="00377A08" w:rsidP="00377A08">
      <w:pPr>
        <w:pStyle w:val="Bibliography"/>
        <w:rPr>
          <w:lang w:val="en-GB"/>
        </w:rPr>
      </w:pPr>
      <w:r w:rsidRPr="00377A08">
        <w:rPr>
          <w:lang w:val="en-GB"/>
        </w:rPr>
        <w:t xml:space="preserve">18. </w:t>
      </w:r>
      <w:r w:rsidRPr="00377A08">
        <w:rPr>
          <w:lang w:val="en-GB"/>
        </w:rPr>
        <w:tab/>
        <w:t xml:space="preserve">E. P. White, S. K. M. Ernest, A. J. Kerkhoff, B. J. Enquist, Relationships between body size and abundance in ecology. </w:t>
      </w:r>
      <w:r w:rsidRPr="00377A08">
        <w:rPr>
          <w:i/>
          <w:iCs/>
          <w:lang w:val="en-GB"/>
        </w:rPr>
        <w:t>Trends in Ecology &amp; Evolution</w:t>
      </w:r>
      <w:r w:rsidRPr="00377A08">
        <w:rPr>
          <w:lang w:val="en-GB"/>
        </w:rPr>
        <w:t xml:space="preserve"> </w:t>
      </w:r>
      <w:r w:rsidRPr="00377A08">
        <w:rPr>
          <w:b/>
          <w:bCs/>
          <w:lang w:val="en-GB"/>
        </w:rPr>
        <w:t>22</w:t>
      </w:r>
      <w:r w:rsidRPr="00377A08">
        <w:rPr>
          <w:lang w:val="en-GB"/>
        </w:rPr>
        <w:t>, 323–330 (2007).</w:t>
      </w:r>
    </w:p>
    <w:p w14:paraId="59548CA4" w14:textId="77777777" w:rsidR="00377A08" w:rsidRPr="00377A08" w:rsidRDefault="00377A08" w:rsidP="00377A08">
      <w:pPr>
        <w:pStyle w:val="Bibliography"/>
        <w:rPr>
          <w:lang w:val="en-GB"/>
        </w:rPr>
      </w:pPr>
      <w:r w:rsidRPr="00377A08">
        <w:rPr>
          <w:lang w:val="en-GB"/>
        </w:rPr>
        <w:t xml:space="preserve">19. </w:t>
      </w:r>
      <w:r w:rsidRPr="00377A08">
        <w:rPr>
          <w:lang w:val="en-GB"/>
        </w:rPr>
        <w:tab/>
        <w:t xml:space="preserve">R. F. Heneghan, I. A. Hatton, E. D. Galbraith, Climate change impacts on marine ecosystems through the lens of the size spectrum. </w:t>
      </w:r>
      <w:r w:rsidRPr="00377A08">
        <w:rPr>
          <w:i/>
          <w:iCs/>
          <w:lang w:val="en-GB"/>
        </w:rPr>
        <w:t>Emerging Topics in Life Sciences</w:t>
      </w:r>
      <w:r w:rsidRPr="00377A08">
        <w:rPr>
          <w:lang w:val="en-GB"/>
        </w:rPr>
        <w:t xml:space="preserve"> </w:t>
      </w:r>
      <w:r w:rsidRPr="00377A08">
        <w:rPr>
          <w:b/>
          <w:bCs/>
          <w:lang w:val="en-GB"/>
        </w:rPr>
        <w:t>3</w:t>
      </w:r>
      <w:r w:rsidRPr="00377A08">
        <w:rPr>
          <w:lang w:val="en-GB"/>
        </w:rPr>
        <w:t>, 233–243 (2019).</w:t>
      </w:r>
    </w:p>
    <w:p w14:paraId="1BA45050" w14:textId="77777777" w:rsidR="00377A08" w:rsidRPr="00377A08" w:rsidRDefault="00377A08" w:rsidP="00377A08">
      <w:pPr>
        <w:pStyle w:val="Bibliography"/>
        <w:rPr>
          <w:lang w:val="en-GB"/>
        </w:rPr>
      </w:pPr>
      <w:r w:rsidRPr="00377A08">
        <w:rPr>
          <w:lang w:val="en-GB"/>
        </w:rPr>
        <w:t xml:space="preserve">20. </w:t>
      </w:r>
      <w:r w:rsidRPr="00377A08">
        <w:rPr>
          <w:lang w:val="en-GB"/>
        </w:rPr>
        <w:tab/>
        <w:t xml:space="preserve">K. H. Andersen, </w:t>
      </w:r>
      <w:r w:rsidRPr="00377A08">
        <w:rPr>
          <w:i/>
          <w:iCs/>
          <w:lang w:val="en-GB"/>
        </w:rPr>
        <w:t>Fish Ecology, Evolution, and Exploitation: A New Theoretical Synthesis</w:t>
      </w:r>
      <w:r w:rsidRPr="00377A08">
        <w:rPr>
          <w:lang w:val="en-GB"/>
        </w:rPr>
        <w:t xml:space="preserve"> (Princeton University Press, 2019).</w:t>
      </w:r>
    </w:p>
    <w:p w14:paraId="09A9D3A6" w14:textId="77777777" w:rsidR="00377A08" w:rsidRPr="00377A08" w:rsidRDefault="00377A08" w:rsidP="00377A08">
      <w:pPr>
        <w:pStyle w:val="Bibliography"/>
        <w:rPr>
          <w:lang w:val="en-GB"/>
        </w:rPr>
      </w:pPr>
      <w:r w:rsidRPr="00377A08">
        <w:rPr>
          <w:lang w:val="en-GB"/>
        </w:rPr>
        <w:t xml:space="preserve">21. </w:t>
      </w:r>
      <w:r w:rsidRPr="00377A08">
        <w:rPr>
          <w:lang w:val="en-GB"/>
        </w:rPr>
        <w:tab/>
        <w:t xml:space="preserve">J. L. Blanchard, </w:t>
      </w:r>
      <w:r w:rsidRPr="00377A08">
        <w:rPr>
          <w:i/>
          <w:iCs/>
          <w:lang w:val="en-GB"/>
        </w:rPr>
        <w:t>et al.</w:t>
      </w:r>
      <w:r w:rsidRPr="00377A08">
        <w:rPr>
          <w:lang w:val="en-GB"/>
        </w:rPr>
        <w:t xml:space="preserve">, Do climate and fishing influence size-based indicators of Celtic Sea fish community structure? </w:t>
      </w:r>
      <w:r w:rsidRPr="00377A08">
        <w:rPr>
          <w:i/>
          <w:iCs/>
          <w:lang w:val="en-GB"/>
        </w:rPr>
        <w:t>ICES Journal of Marine Science</w:t>
      </w:r>
      <w:r w:rsidRPr="00377A08">
        <w:rPr>
          <w:lang w:val="en-GB"/>
        </w:rPr>
        <w:t xml:space="preserve"> </w:t>
      </w:r>
      <w:r w:rsidRPr="00377A08">
        <w:rPr>
          <w:b/>
          <w:bCs/>
          <w:lang w:val="en-GB"/>
        </w:rPr>
        <w:t>62</w:t>
      </w:r>
      <w:r w:rsidRPr="00377A08">
        <w:rPr>
          <w:lang w:val="en-GB"/>
        </w:rPr>
        <w:t>, 405–411 (2005).</w:t>
      </w:r>
    </w:p>
    <w:p w14:paraId="53293ED3" w14:textId="77777777" w:rsidR="00377A08" w:rsidRPr="00377A08" w:rsidRDefault="00377A08" w:rsidP="00377A08">
      <w:pPr>
        <w:pStyle w:val="Bibliography"/>
        <w:rPr>
          <w:lang w:val="en-GB"/>
        </w:rPr>
      </w:pPr>
      <w:r w:rsidRPr="00377A08">
        <w:rPr>
          <w:lang w:val="en-GB"/>
        </w:rPr>
        <w:t xml:space="preserve">22. </w:t>
      </w:r>
      <w:r w:rsidRPr="00377A08">
        <w:rPr>
          <w:lang w:val="en-GB"/>
        </w:rPr>
        <w:tab/>
        <w:t xml:space="preserve">L. A. K. Barnett, T. A. Branch, R. A. Ranasinghe, T. E. Essington, Old-Growth Fishes Become Scarce under Fishing. </w:t>
      </w:r>
      <w:r w:rsidRPr="00377A08">
        <w:rPr>
          <w:i/>
          <w:iCs/>
          <w:lang w:val="en-GB"/>
        </w:rPr>
        <w:t>Current Biology</w:t>
      </w:r>
      <w:r w:rsidRPr="00377A08">
        <w:rPr>
          <w:lang w:val="en-GB"/>
        </w:rPr>
        <w:t xml:space="preserve"> </w:t>
      </w:r>
      <w:r w:rsidRPr="00377A08">
        <w:rPr>
          <w:b/>
          <w:bCs/>
          <w:lang w:val="en-GB"/>
        </w:rPr>
        <w:t>27</w:t>
      </w:r>
      <w:r w:rsidRPr="00377A08">
        <w:rPr>
          <w:lang w:val="en-GB"/>
        </w:rPr>
        <w:t>, 2843-2848.e2 (2017).</w:t>
      </w:r>
    </w:p>
    <w:p w14:paraId="705C1558" w14:textId="77777777" w:rsidR="00377A08" w:rsidRPr="00377A08" w:rsidRDefault="00377A08" w:rsidP="00377A08">
      <w:pPr>
        <w:pStyle w:val="Bibliography"/>
        <w:rPr>
          <w:lang w:val="en-GB"/>
        </w:rPr>
      </w:pPr>
      <w:r w:rsidRPr="00377A08">
        <w:rPr>
          <w:lang w:val="en-GB"/>
        </w:rPr>
        <w:t xml:space="preserve">23. </w:t>
      </w:r>
      <w:r w:rsidRPr="00377A08">
        <w:rPr>
          <w:lang w:val="en-GB"/>
        </w:rPr>
        <w:tab/>
        <w:t xml:space="preserve">M. Daufresne, K. Lengfellner, U. Sommer, Global warming benefits the small in aquatic ecosystems. </w:t>
      </w:r>
      <w:r w:rsidRPr="00377A08">
        <w:rPr>
          <w:i/>
          <w:iCs/>
          <w:lang w:val="en-GB"/>
        </w:rPr>
        <w:t>Proceedings of the National Academy of Sciences, USA</w:t>
      </w:r>
      <w:r w:rsidRPr="00377A08">
        <w:rPr>
          <w:lang w:val="en-GB"/>
        </w:rPr>
        <w:t xml:space="preserve"> </w:t>
      </w:r>
      <w:r w:rsidRPr="00377A08">
        <w:rPr>
          <w:b/>
          <w:bCs/>
          <w:lang w:val="en-GB"/>
        </w:rPr>
        <w:t>106</w:t>
      </w:r>
      <w:r w:rsidRPr="00377A08">
        <w:rPr>
          <w:lang w:val="en-GB"/>
        </w:rPr>
        <w:t>, 12788–12793 (2009).</w:t>
      </w:r>
    </w:p>
    <w:p w14:paraId="17ABB201" w14:textId="77777777" w:rsidR="00377A08" w:rsidRPr="00377A08" w:rsidRDefault="00377A08" w:rsidP="00377A08">
      <w:pPr>
        <w:pStyle w:val="Bibliography"/>
        <w:rPr>
          <w:lang w:val="en-GB"/>
        </w:rPr>
      </w:pPr>
      <w:r w:rsidRPr="00377A08">
        <w:rPr>
          <w:lang w:val="en-GB"/>
        </w:rPr>
        <w:t xml:space="preserve">24. </w:t>
      </w:r>
      <w:r w:rsidRPr="00377A08">
        <w:rPr>
          <w:lang w:val="en-GB"/>
        </w:rPr>
        <w:tab/>
        <w:t xml:space="preserve">M. Lindmark, J. Ohlberger, A. Gårdmark, Optimum growth temperature declines with body size within fish species. </w:t>
      </w:r>
      <w:r w:rsidRPr="00377A08">
        <w:rPr>
          <w:i/>
          <w:iCs/>
          <w:lang w:val="en-GB"/>
        </w:rPr>
        <w:t>Global Change Biology</w:t>
      </w:r>
      <w:r w:rsidRPr="00377A08">
        <w:rPr>
          <w:lang w:val="en-GB"/>
        </w:rPr>
        <w:t xml:space="preserve"> </w:t>
      </w:r>
      <w:r w:rsidRPr="00377A08">
        <w:rPr>
          <w:b/>
          <w:bCs/>
          <w:lang w:val="en-GB"/>
        </w:rPr>
        <w:t>28</w:t>
      </w:r>
      <w:r w:rsidRPr="00377A08">
        <w:rPr>
          <w:lang w:val="en-GB"/>
        </w:rPr>
        <w:t>, 2259–2271 (2022).</w:t>
      </w:r>
    </w:p>
    <w:p w14:paraId="30D88C88" w14:textId="77777777" w:rsidR="00377A08" w:rsidRPr="00377A08" w:rsidRDefault="00377A08" w:rsidP="00377A08">
      <w:pPr>
        <w:pStyle w:val="Bibliography"/>
        <w:rPr>
          <w:lang w:val="en-GB"/>
        </w:rPr>
      </w:pPr>
      <w:r w:rsidRPr="00377A08">
        <w:rPr>
          <w:lang w:val="en-GB"/>
        </w:rPr>
        <w:t xml:space="preserve">25. </w:t>
      </w:r>
      <w:r w:rsidRPr="00377A08">
        <w:rPr>
          <w:lang w:val="en-GB"/>
        </w:rPr>
        <w:tab/>
        <w:t xml:space="preserve">J. Ohlberger, Climate warming and ectotherm body size – from individual physiology to community ecology. </w:t>
      </w:r>
      <w:r w:rsidRPr="00377A08">
        <w:rPr>
          <w:i/>
          <w:iCs/>
          <w:lang w:val="en-GB"/>
        </w:rPr>
        <w:t>Functional Ecology</w:t>
      </w:r>
      <w:r w:rsidRPr="00377A08">
        <w:rPr>
          <w:lang w:val="en-GB"/>
        </w:rPr>
        <w:t xml:space="preserve"> </w:t>
      </w:r>
      <w:r w:rsidRPr="00377A08">
        <w:rPr>
          <w:b/>
          <w:bCs/>
          <w:lang w:val="en-GB"/>
        </w:rPr>
        <w:t>27</w:t>
      </w:r>
      <w:r w:rsidRPr="00377A08">
        <w:rPr>
          <w:lang w:val="en-GB"/>
        </w:rPr>
        <w:t>, 991–1001 (2013).</w:t>
      </w:r>
    </w:p>
    <w:p w14:paraId="7E9411C6" w14:textId="77777777" w:rsidR="00377A08" w:rsidRPr="00377A08" w:rsidRDefault="00377A08" w:rsidP="00377A08">
      <w:pPr>
        <w:pStyle w:val="Bibliography"/>
        <w:rPr>
          <w:lang w:val="en-GB"/>
        </w:rPr>
      </w:pPr>
      <w:r w:rsidRPr="00377A08">
        <w:rPr>
          <w:lang w:val="en-GB"/>
        </w:rPr>
        <w:lastRenderedPageBreak/>
        <w:t xml:space="preserve">26. </w:t>
      </w:r>
      <w:r w:rsidRPr="00377A08">
        <w:rPr>
          <w:lang w:val="en-GB"/>
        </w:rPr>
        <w:tab/>
        <w:t xml:space="preserve">H. F. Wootton, J. R. Morrongiello, T. Schmitt, A. Audzijonyte, Smaller adult fish size in warmer water is not explained by elevated metabolism. </w:t>
      </w:r>
      <w:r w:rsidRPr="00377A08">
        <w:rPr>
          <w:i/>
          <w:iCs/>
          <w:lang w:val="en-GB"/>
        </w:rPr>
        <w:t>Ecology Letters</w:t>
      </w:r>
      <w:r w:rsidRPr="00377A08">
        <w:rPr>
          <w:lang w:val="en-GB"/>
        </w:rPr>
        <w:t xml:space="preserve"> </w:t>
      </w:r>
      <w:r w:rsidRPr="00377A08">
        <w:rPr>
          <w:b/>
          <w:bCs/>
          <w:lang w:val="en-GB"/>
        </w:rPr>
        <w:t>n/a</w:t>
      </w:r>
      <w:r w:rsidRPr="00377A08">
        <w:rPr>
          <w:lang w:val="en-GB"/>
        </w:rPr>
        <w:t>.</w:t>
      </w:r>
    </w:p>
    <w:p w14:paraId="117AC701" w14:textId="77777777" w:rsidR="00377A08" w:rsidRPr="00377A08" w:rsidRDefault="00377A08" w:rsidP="00377A08">
      <w:pPr>
        <w:pStyle w:val="Bibliography"/>
        <w:rPr>
          <w:lang w:val="en-GB"/>
        </w:rPr>
      </w:pPr>
      <w:r w:rsidRPr="00377A08">
        <w:rPr>
          <w:lang w:val="en-GB"/>
        </w:rPr>
        <w:t xml:space="preserve">27. </w:t>
      </w:r>
      <w:r w:rsidRPr="00377A08">
        <w:rPr>
          <w:lang w:val="en-GB"/>
        </w:rPr>
        <w:tab/>
        <w:t xml:space="preserve">R. E. Thresher, J. A. Koslow, A. K. Morison, D. C. Smith, Depth-mediated reversal of the effects of climate change on long-term growth rates of exploited marine fish. </w:t>
      </w:r>
      <w:r w:rsidRPr="00377A08">
        <w:rPr>
          <w:i/>
          <w:iCs/>
          <w:lang w:val="en-GB"/>
        </w:rPr>
        <w:t>Proceedings of the National Academy of Sciences, USA</w:t>
      </w:r>
      <w:r w:rsidRPr="00377A08">
        <w:rPr>
          <w:lang w:val="en-GB"/>
        </w:rPr>
        <w:t xml:space="preserve"> </w:t>
      </w:r>
      <w:r w:rsidRPr="00377A08">
        <w:rPr>
          <w:b/>
          <w:bCs/>
          <w:lang w:val="en-GB"/>
        </w:rPr>
        <w:t>104</w:t>
      </w:r>
      <w:r w:rsidRPr="00377A08">
        <w:rPr>
          <w:lang w:val="en-GB"/>
        </w:rPr>
        <w:t>, 7461–7465 (2007).</w:t>
      </w:r>
    </w:p>
    <w:p w14:paraId="2E311E66" w14:textId="77777777" w:rsidR="00377A08" w:rsidRPr="00377A08" w:rsidRDefault="00377A08" w:rsidP="00377A08">
      <w:pPr>
        <w:pStyle w:val="Bibliography"/>
        <w:rPr>
          <w:lang w:val="en-GB"/>
        </w:rPr>
      </w:pPr>
      <w:r w:rsidRPr="00377A08">
        <w:rPr>
          <w:lang w:val="en-GB"/>
        </w:rPr>
        <w:t xml:space="preserve">28. </w:t>
      </w:r>
      <w:r w:rsidRPr="00377A08">
        <w:rPr>
          <w:lang w:val="en-GB"/>
        </w:rPr>
        <w:tab/>
        <w:t xml:space="preserve">A. Rindorf, H. Jensen, C. Schrum, Growth, temperature, and density relationships of North Sea cod (Gadus morhua). </w:t>
      </w:r>
      <w:r w:rsidRPr="00377A08">
        <w:rPr>
          <w:i/>
          <w:iCs/>
          <w:lang w:val="en-GB"/>
        </w:rPr>
        <w:t>Canadian Journal of Fisheries and Aquatic Sciences</w:t>
      </w:r>
      <w:r w:rsidRPr="00377A08">
        <w:rPr>
          <w:lang w:val="en-GB"/>
        </w:rPr>
        <w:t xml:space="preserve"> </w:t>
      </w:r>
      <w:r w:rsidRPr="00377A08">
        <w:rPr>
          <w:b/>
          <w:bCs/>
          <w:lang w:val="en-GB"/>
        </w:rPr>
        <w:t>65</w:t>
      </w:r>
      <w:r w:rsidRPr="00377A08">
        <w:rPr>
          <w:lang w:val="en-GB"/>
        </w:rPr>
        <w:t>, 456–470 (2008).</w:t>
      </w:r>
    </w:p>
    <w:p w14:paraId="2D67E8E7" w14:textId="77777777" w:rsidR="00377A08" w:rsidRPr="00377A08" w:rsidRDefault="00377A08" w:rsidP="00377A08">
      <w:pPr>
        <w:pStyle w:val="Bibliography"/>
        <w:rPr>
          <w:lang w:val="en-GB"/>
        </w:rPr>
      </w:pPr>
      <w:r w:rsidRPr="00377A08">
        <w:rPr>
          <w:lang w:val="en-GB"/>
        </w:rPr>
        <w:t xml:space="preserve">29. </w:t>
      </w:r>
      <w:r w:rsidRPr="00377A08">
        <w:rPr>
          <w:lang w:val="en-GB"/>
        </w:rPr>
        <w:tab/>
        <w:t xml:space="preserve">M. Huss, M. Lindmark, P. Jacobson, R. M. van Dorst, A. Gårdmark, Experimental evidence of gradual size‐dependent shifts in body size and growth of fish in response to warming. </w:t>
      </w:r>
      <w:r w:rsidRPr="00377A08">
        <w:rPr>
          <w:i/>
          <w:iCs/>
          <w:lang w:val="en-GB"/>
        </w:rPr>
        <w:t>Glob Change Biol</w:t>
      </w:r>
      <w:r w:rsidRPr="00377A08">
        <w:rPr>
          <w:lang w:val="en-GB"/>
        </w:rPr>
        <w:t xml:space="preserve"> </w:t>
      </w:r>
      <w:r w:rsidRPr="00377A08">
        <w:rPr>
          <w:b/>
          <w:bCs/>
          <w:lang w:val="en-GB"/>
        </w:rPr>
        <w:t>25</w:t>
      </w:r>
      <w:r w:rsidRPr="00377A08">
        <w:rPr>
          <w:lang w:val="en-GB"/>
        </w:rPr>
        <w:t>, 2285–2295 (2019).</w:t>
      </w:r>
    </w:p>
    <w:p w14:paraId="065EA217" w14:textId="77777777" w:rsidR="00377A08" w:rsidRPr="00377A08" w:rsidRDefault="00377A08" w:rsidP="00377A08">
      <w:pPr>
        <w:pStyle w:val="Bibliography"/>
        <w:rPr>
          <w:lang w:val="en-GB"/>
        </w:rPr>
      </w:pPr>
      <w:r w:rsidRPr="00377A08">
        <w:rPr>
          <w:lang w:val="en-GB"/>
        </w:rPr>
        <w:t xml:space="preserve">30. </w:t>
      </w:r>
      <w:r w:rsidRPr="00377A08">
        <w:rPr>
          <w:lang w:val="en-GB"/>
        </w:rPr>
        <w:tab/>
        <w:t xml:space="preserve">A. R. Baudron, C. L. Needle, A. D. Rijnsdorp, C. T. Marshall, Warming temperatures and smaller body sizes: synchronous changes in growth of North Sea fishes. </w:t>
      </w:r>
      <w:r w:rsidRPr="00377A08">
        <w:rPr>
          <w:i/>
          <w:iCs/>
          <w:lang w:val="en-GB"/>
        </w:rPr>
        <w:t>Global Change Biology</w:t>
      </w:r>
      <w:r w:rsidRPr="00377A08">
        <w:rPr>
          <w:lang w:val="en-GB"/>
        </w:rPr>
        <w:t xml:space="preserve"> </w:t>
      </w:r>
      <w:r w:rsidRPr="00377A08">
        <w:rPr>
          <w:b/>
          <w:bCs/>
          <w:lang w:val="en-GB"/>
        </w:rPr>
        <w:t>20</w:t>
      </w:r>
      <w:r w:rsidRPr="00377A08">
        <w:rPr>
          <w:lang w:val="en-GB"/>
        </w:rPr>
        <w:t>, 1023–1031 (2014).</w:t>
      </w:r>
    </w:p>
    <w:p w14:paraId="777CFA5C" w14:textId="77777777" w:rsidR="00377A08" w:rsidRPr="00377A08" w:rsidRDefault="00377A08" w:rsidP="00377A08">
      <w:pPr>
        <w:pStyle w:val="Bibliography"/>
        <w:rPr>
          <w:lang w:val="en-GB"/>
        </w:rPr>
      </w:pPr>
      <w:r w:rsidRPr="00377A08">
        <w:rPr>
          <w:lang w:val="en-GB"/>
        </w:rPr>
        <w:t xml:space="preserve">31. </w:t>
      </w:r>
      <w:r w:rsidRPr="00377A08">
        <w:rPr>
          <w:lang w:val="en-GB"/>
        </w:rPr>
        <w:tab/>
        <w:t xml:space="preserve">D. R. Barneche, M. Jahn, F. Seebacher, Warming increases the cost of growth in a model vertebrate. </w:t>
      </w:r>
      <w:r w:rsidRPr="00377A08">
        <w:rPr>
          <w:i/>
          <w:iCs/>
          <w:lang w:val="en-GB"/>
        </w:rPr>
        <w:t>Functional Ecology</w:t>
      </w:r>
      <w:r w:rsidRPr="00377A08">
        <w:rPr>
          <w:lang w:val="en-GB"/>
        </w:rPr>
        <w:t xml:space="preserve"> </w:t>
      </w:r>
      <w:r w:rsidRPr="00377A08">
        <w:rPr>
          <w:b/>
          <w:bCs/>
          <w:lang w:val="en-GB"/>
        </w:rPr>
        <w:t>33</w:t>
      </w:r>
      <w:r w:rsidRPr="00377A08">
        <w:rPr>
          <w:lang w:val="en-GB"/>
        </w:rPr>
        <w:t>, 1256–1266 (2019).</w:t>
      </w:r>
    </w:p>
    <w:p w14:paraId="109D897F" w14:textId="77777777" w:rsidR="00377A08" w:rsidRPr="00377A08" w:rsidRDefault="00377A08" w:rsidP="00377A08">
      <w:pPr>
        <w:pStyle w:val="Bibliography"/>
        <w:rPr>
          <w:lang w:val="en-GB"/>
        </w:rPr>
      </w:pPr>
      <w:r w:rsidRPr="00377A08">
        <w:rPr>
          <w:lang w:val="en-GB"/>
        </w:rPr>
        <w:t xml:space="preserve">32. </w:t>
      </w:r>
      <w:r w:rsidRPr="00377A08">
        <w:rPr>
          <w:lang w:val="en-GB"/>
        </w:rPr>
        <w:tab/>
        <w:t xml:space="preserve">A. Audzijonyte, </w:t>
      </w:r>
      <w:r w:rsidRPr="00377A08">
        <w:rPr>
          <w:i/>
          <w:iCs/>
          <w:lang w:val="en-GB"/>
        </w:rPr>
        <w:t>et al.</w:t>
      </w:r>
      <w:r w:rsidRPr="00377A08">
        <w:rPr>
          <w:lang w:val="en-GB"/>
        </w:rPr>
        <w:t xml:space="preserve">, Trends and management implications of human-influenced life-history changes in marine ectotherms. </w:t>
      </w:r>
      <w:r w:rsidRPr="00377A08">
        <w:rPr>
          <w:i/>
          <w:iCs/>
          <w:lang w:val="en-GB"/>
        </w:rPr>
        <w:t>Fish and Fisheries</w:t>
      </w:r>
      <w:r w:rsidRPr="00377A08">
        <w:rPr>
          <w:lang w:val="en-GB"/>
        </w:rPr>
        <w:t xml:space="preserve"> </w:t>
      </w:r>
      <w:r w:rsidRPr="00377A08">
        <w:rPr>
          <w:b/>
          <w:bCs/>
          <w:lang w:val="en-GB"/>
        </w:rPr>
        <w:t>17</w:t>
      </w:r>
      <w:r w:rsidRPr="00377A08">
        <w:rPr>
          <w:lang w:val="en-GB"/>
        </w:rPr>
        <w:t>, 1005–1028 (2016).</w:t>
      </w:r>
    </w:p>
    <w:p w14:paraId="06B07A2C" w14:textId="77777777" w:rsidR="00377A08" w:rsidRPr="00377A08" w:rsidRDefault="00377A08" w:rsidP="00377A08">
      <w:pPr>
        <w:pStyle w:val="Bibliography"/>
        <w:rPr>
          <w:lang w:val="en-GB"/>
        </w:rPr>
      </w:pPr>
      <w:r w:rsidRPr="00377A08">
        <w:rPr>
          <w:lang w:val="en-GB"/>
        </w:rPr>
        <w:t xml:space="preserve">33. </w:t>
      </w:r>
      <w:r w:rsidRPr="00377A08">
        <w:rPr>
          <w:lang w:val="en-GB"/>
        </w:rPr>
        <w:tab/>
        <w:t xml:space="preserve">I. van Rijn, Y. Buba, J. DeLong, M. Kiflawi, J. Belmaker, Large but uneven reduction in fish size across species in relation to changing sea temperatures. </w:t>
      </w:r>
      <w:r w:rsidRPr="00377A08">
        <w:rPr>
          <w:i/>
          <w:iCs/>
          <w:lang w:val="en-GB"/>
        </w:rPr>
        <w:t>Global Change Biology</w:t>
      </w:r>
      <w:r w:rsidRPr="00377A08">
        <w:rPr>
          <w:lang w:val="en-GB"/>
        </w:rPr>
        <w:t xml:space="preserve"> </w:t>
      </w:r>
      <w:r w:rsidRPr="00377A08">
        <w:rPr>
          <w:b/>
          <w:bCs/>
          <w:lang w:val="en-GB"/>
        </w:rPr>
        <w:t>23</w:t>
      </w:r>
      <w:r w:rsidRPr="00377A08">
        <w:rPr>
          <w:lang w:val="en-GB"/>
        </w:rPr>
        <w:t>, 3667–3674 (2017).</w:t>
      </w:r>
    </w:p>
    <w:p w14:paraId="3B4BA3D4" w14:textId="77777777" w:rsidR="00377A08" w:rsidRPr="00377A08" w:rsidRDefault="00377A08" w:rsidP="00377A08">
      <w:pPr>
        <w:pStyle w:val="Bibliography"/>
        <w:rPr>
          <w:lang w:val="en-GB"/>
        </w:rPr>
      </w:pPr>
      <w:r w:rsidRPr="00377A08">
        <w:rPr>
          <w:lang w:val="en-GB"/>
        </w:rPr>
        <w:t xml:space="preserve">34. </w:t>
      </w:r>
      <w:r w:rsidRPr="00377A08">
        <w:rPr>
          <w:lang w:val="en-GB"/>
        </w:rPr>
        <w:tab/>
        <w:t xml:space="preserve">I. M. Belkin, Rapid warming of large marine ecosystems. </w:t>
      </w:r>
      <w:r w:rsidRPr="00377A08">
        <w:rPr>
          <w:i/>
          <w:iCs/>
          <w:lang w:val="en-GB"/>
        </w:rPr>
        <w:t>Progress in Oceanography</w:t>
      </w:r>
      <w:r w:rsidRPr="00377A08">
        <w:rPr>
          <w:lang w:val="en-GB"/>
        </w:rPr>
        <w:t xml:space="preserve"> </w:t>
      </w:r>
      <w:r w:rsidRPr="00377A08">
        <w:rPr>
          <w:b/>
          <w:bCs/>
          <w:lang w:val="en-GB"/>
        </w:rPr>
        <w:t>81</w:t>
      </w:r>
      <w:r w:rsidRPr="00377A08">
        <w:rPr>
          <w:lang w:val="en-GB"/>
        </w:rPr>
        <w:t>, 207–213 (2009).</w:t>
      </w:r>
    </w:p>
    <w:p w14:paraId="5FD8DE8B" w14:textId="77777777" w:rsidR="00377A08" w:rsidRPr="00377A08" w:rsidRDefault="00377A08" w:rsidP="00377A08">
      <w:pPr>
        <w:pStyle w:val="Bibliography"/>
        <w:rPr>
          <w:lang w:val="en-GB"/>
        </w:rPr>
      </w:pPr>
      <w:r w:rsidRPr="00377A08">
        <w:rPr>
          <w:lang w:val="en-GB"/>
        </w:rPr>
        <w:t xml:space="preserve">35. </w:t>
      </w:r>
      <w:r w:rsidRPr="00377A08">
        <w:rPr>
          <w:lang w:val="en-GB"/>
        </w:rPr>
        <w:tab/>
        <w:t xml:space="preserve">D. Pauly, The gill-oxygen limitation theory (GOLT) and its critics. </w:t>
      </w:r>
      <w:r w:rsidRPr="00377A08">
        <w:rPr>
          <w:i/>
          <w:iCs/>
          <w:lang w:val="en-GB"/>
        </w:rPr>
        <w:t>Science Advances</w:t>
      </w:r>
      <w:r w:rsidRPr="00377A08">
        <w:rPr>
          <w:lang w:val="en-GB"/>
        </w:rPr>
        <w:t xml:space="preserve"> </w:t>
      </w:r>
      <w:r w:rsidRPr="00377A08">
        <w:rPr>
          <w:b/>
          <w:bCs/>
          <w:lang w:val="en-GB"/>
        </w:rPr>
        <w:t>7</w:t>
      </w:r>
      <w:r w:rsidRPr="00377A08">
        <w:rPr>
          <w:lang w:val="en-GB"/>
        </w:rPr>
        <w:t>, eabc6050 (2021).</w:t>
      </w:r>
    </w:p>
    <w:p w14:paraId="1DDE753B" w14:textId="77777777" w:rsidR="00377A08" w:rsidRPr="00377A08" w:rsidRDefault="00377A08" w:rsidP="00377A08">
      <w:pPr>
        <w:pStyle w:val="Bibliography"/>
        <w:rPr>
          <w:lang w:val="en-GB"/>
        </w:rPr>
      </w:pPr>
      <w:r w:rsidRPr="00377A08">
        <w:rPr>
          <w:lang w:val="en-GB"/>
        </w:rPr>
        <w:t xml:space="preserve">36. </w:t>
      </w:r>
      <w:r w:rsidRPr="00377A08">
        <w:rPr>
          <w:lang w:val="en-GB"/>
        </w:rPr>
        <w:tab/>
        <w:t xml:space="preserve">P. Karås, G. Thoresson, An application of a bioenergetics model to Eurasian perch (Perca fluviatilis L.). </w:t>
      </w:r>
      <w:r w:rsidRPr="00377A08">
        <w:rPr>
          <w:i/>
          <w:iCs/>
          <w:lang w:val="en-GB"/>
        </w:rPr>
        <w:t>Journal of Fish Biology</w:t>
      </w:r>
      <w:r w:rsidRPr="00377A08">
        <w:rPr>
          <w:lang w:val="en-GB"/>
        </w:rPr>
        <w:t xml:space="preserve"> </w:t>
      </w:r>
      <w:r w:rsidRPr="00377A08">
        <w:rPr>
          <w:b/>
          <w:bCs/>
          <w:lang w:val="en-GB"/>
        </w:rPr>
        <w:t>41</w:t>
      </w:r>
      <w:r w:rsidRPr="00377A08">
        <w:rPr>
          <w:lang w:val="en-GB"/>
        </w:rPr>
        <w:t>, 217–230 (1992).</w:t>
      </w:r>
    </w:p>
    <w:p w14:paraId="7A442023" w14:textId="77777777" w:rsidR="00377A08" w:rsidRPr="00377A08" w:rsidRDefault="00377A08" w:rsidP="00377A08">
      <w:pPr>
        <w:pStyle w:val="Bibliography"/>
        <w:rPr>
          <w:lang w:val="en-GB"/>
        </w:rPr>
      </w:pPr>
      <w:r w:rsidRPr="00377A08">
        <w:rPr>
          <w:lang w:val="en-GB"/>
        </w:rPr>
        <w:t xml:space="preserve">37. </w:t>
      </w:r>
      <w:r w:rsidRPr="00377A08">
        <w:rPr>
          <w:lang w:val="en-GB"/>
        </w:rPr>
        <w:tab/>
        <w:t xml:space="preserve">O. Sandström, E. Neuman, G. Thoresson, Effects of temperature on life history variables in perch. </w:t>
      </w:r>
      <w:r w:rsidRPr="00377A08">
        <w:rPr>
          <w:i/>
          <w:iCs/>
          <w:lang w:val="en-GB"/>
        </w:rPr>
        <w:t>Journal of Fish Biology</w:t>
      </w:r>
      <w:r w:rsidRPr="00377A08">
        <w:rPr>
          <w:lang w:val="en-GB"/>
        </w:rPr>
        <w:t xml:space="preserve"> </w:t>
      </w:r>
      <w:r w:rsidRPr="00377A08">
        <w:rPr>
          <w:b/>
          <w:bCs/>
          <w:lang w:val="en-GB"/>
        </w:rPr>
        <w:t>47</w:t>
      </w:r>
      <w:r w:rsidRPr="00377A08">
        <w:rPr>
          <w:lang w:val="en-GB"/>
        </w:rPr>
        <w:t>, 652–670 (1995).</w:t>
      </w:r>
    </w:p>
    <w:p w14:paraId="2291D867" w14:textId="77777777" w:rsidR="00377A08" w:rsidRPr="00377A08" w:rsidRDefault="00377A08" w:rsidP="00377A08">
      <w:pPr>
        <w:pStyle w:val="Bibliography"/>
        <w:rPr>
          <w:lang w:val="en-GB"/>
        </w:rPr>
      </w:pPr>
      <w:r w:rsidRPr="00377A08">
        <w:rPr>
          <w:lang w:val="en-GB"/>
        </w:rPr>
        <w:t xml:space="preserve">38. </w:t>
      </w:r>
      <w:r w:rsidRPr="00377A08">
        <w:rPr>
          <w:lang w:val="en-GB"/>
        </w:rPr>
        <w:tab/>
        <w:t xml:space="preserve">S. F. Railsback, What We Don’t Know About the Effects of Temperature on Salmonid Growth. </w:t>
      </w:r>
      <w:r w:rsidRPr="00377A08">
        <w:rPr>
          <w:i/>
          <w:iCs/>
          <w:lang w:val="en-GB"/>
        </w:rPr>
        <w:t>Transactions of the American Fisheries Society</w:t>
      </w:r>
      <w:r w:rsidRPr="00377A08">
        <w:rPr>
          <w:lang w:val="en-GB"/>
        </w:rPr>
        <w:t xml:space="preserve"> </w:t>
      </w:r>
      <w:r w:rsidRPr="00377A08">
        <w:rPr>
          <w:b/>
          <w:bCs/>
          <w:lang w:val="en-GB"/>
        </w:rPr>
        <w:t>151</w:t>
      </w:r>
      <w:r w:rsidRPr="00377A08">
        <w:rPr>
          <w:lang w:val="en-GB"/>
        </w:rPr>
        <w:t>, 3–12 (2022).</w:t>
      </w:r>
    </w:p>
    <w:p w14:paraId="50279A4B" w14:textId="77777777" w:rsidR="00377A08" w:rsidRPr="00377A08" w:rsidRDefault="00377A08" w:rsidP="00377A08">
      <w:pPr>
        <w:pStyle w:val="Bibliography"/>
        <w:rPr>
          <w:lang w:val="en-GB"/>
        </w:rPr>
      </w:pPr>
      <w:r w:rsidRPr="00377A08">
        <w:rPr>
          <w:lang w:val="en-GB"/>
        </w:rPr>
        <w:t xml:space="preserve">39. </w:t>
      </w:r>
      <w:r w:rsidRPr="00377A08">
        <w:rPr>
          <w:lang w:val="en-GB"/>
        </w:rPr>
        <w:tab/>
        <w:t xml:space="preserve">A. Gårdmark, M. Huss, Individual variation and interactions explain food web responses to global warming. </w:t>
      </w:r>
      <w:r w:rsidRPr="00377A08">
        <w:rPr>
          <w:i/>
          <w:iCs/>
          <w:lang w:val="en-GB"/>
        </w:rPr>
        <w:t>Philosophical Transactions of the Royal Society B: Biological Sciences</w:t>
      </w:r>
      <w:r w:rsidRPr="00377A08">
        <w:rPr>
          <w:lang w:val="en-GB"/>
        </w:rPr>
        <w:t xml:space="preserve"> </w:t>
      </w:r>
      <w:r w:rsidRPr="00377A08">
        <w:rPr>
          <w:b/>
          <w:bCs/>
          <w:lang w:val="en-GB"/>
        </w:rPr>
        <w:t>375</w:t>
      </w:r>
      <w:r w:rsidRPr="00377A08">
        <w:rPr>
          <w:lang w:val="en-GB"/>
        </w:rPr>
        <w:t>, 20190449 (2020).</w:t>
      </w:r>
    </w:p>
    <w:p w14:paraId="1A5715E7" w14:textId="77777777" w:rsidR="00377A08" w:rsidRPr="00377A08" w:rsidRDefault="00377A08" w:rsidP="00377A08">
      <w:pPr>
        <w:pStyle w:val="Bibliography"/>
        <w:rPr>
          <w:lang w:val="en-GB"/>
        </w:rPr>
      </w:pPr>
      <w:r w:rsidRPr="00377A08">
        <w:rPr>
          <w:lang w:val="en-GB"/>
        </w:rPr>
        <w:t xml:space="preserve">40. </w:t>
      </w:r>
      <w:r w:rsidRPr="00377A08">
        <w:rPr>
          <w:lang w:val="en-GB"/>
        </w:rPr>
        <w:tab/>
        <w:t xml:space="preserve">M. W. McCoy, J. F. Gillooly, Predicting natural mortality rates of plants and animals. </w:t>
      </w:r>
      <w:r w:rsidRPr="00377A08">
        <w:rPr>
          <w:i/>
          <w:iCs/>
          <w:lang w:val="en-GB"/>
        </w:rPr>
        <w:t>Ecology Letters</w:t>
      </w:r>
      <w:r w:rsidRPr="00377A08">
        <w:rPr>
          <w:lang w:val="en-GB"/>
        </w:rPr>
        <w:t xml:space="preserve"> </w:t>
      </w:r>
      <w:r w:rsidRPr="00377A08">
        <w:rPr>
          <w:b/>
          <w:bCs/>
          <w:lang w:val="en-GB"/>
        </w:rPr>
        <w:t>11</w:t>
      </w:r>
      <w:r w:rsidRPr="00377A08">
        <w:rPr>
          <w:lang w:val="en-GB"/>
        </w:rPr>
        <w:t>, 710–716 (2008).</w:t>
      </w:r>
    </w:p>
    <w:p w14:paraId="19EFEC8D" w14:textId="77777777" w:rsidR="00377A08" w:rsidRPr="00377A08" w:rsidRDefault="00377A08" w:rsidP="00377A08">
      <w:pPr>
        <w:pStyle w:val="Bibliography"/>
        <w:rPr>
          <w:lang w:val="en-GB"/>
        </w:rPr>
      </w:pPr>
      <w:r w:rsidRPr="00377A08">
        <w:rPr>
          <w:lang w:val="en-GB"/>
        </w:rPr>
        <w:lastRenderedPageBreak/>
        <w:t xml:space="preserve">41. </w:t>
      </w:r>
      <w:r w:rsidRPr="00377A08">
        <w:rPr>
          <w:lang w:val="en-GB"/>
        </w:rPr>
        <w:tab/>
        <w:t xml:space="preserve">S. B. Munch, S. Salinas, Latitudinal variation in lifespan within species is explained by the metabolic theory of ecology. </w:t>
      </w:r>
      <w:r w:rsidRPr="00377A08">
        <w:rPr>
          <w:i/>
          <w:iCs/>
          <w:lang w:val="en-GB"/>
        </w:rPr>
        <w:t>Proceedings of the National Academy of Sciences</w:t>
      </w:r>
      <w:r w:rsidRPr="00377A08">
        <w:rPr>
          <w:lang w:val="en-GB"/>
        </w:rPr>
        <w:t xml:space="preserve"> </w:t>
      </w:r>
      <w:r w:rsidRPr="00377A08">
        <w:rPr>
          <w:b/>
          <w:bCs/>
          <w:lang w:val="en-GB"/>
        </w:rPr>
        <w:t>106</w:t>
      </w:r>
      <w:r w:rsidRPr="00377A08">
        <w:rPr>
          <w:lang w:val="en-GB"/>
        </w:rPr>
        <w:t>, 13860–13864 (2009).</w:t>
      </w:r>
    </w:p>
    <w:p w14:paraId="2452A874" w14:textId="77777777" w:rsidR="00377A08" w:rsidRPr="00377A08" w:rsidRDefault="00377A08" w:rsidP="00377A08">
      <w:pPr>
        <w:pStyle w:val="Bibliography"/>
        <w:rPr>
          <w:lang w:val="en-GB"/>
        </w:rPr>
      </w:pPr>
      <w:r w:rsidRPr="00377A08">
        <w:rPr>
          <w:lang w:val="en-GB"/>
        </w:rPr>
        <w:t xml:space="preserve">42. </w:t>
      </w:r>
      <w:r w:rsidRPr="00377A08">
        <w:rPr>
          <w:lang w:val="en-GB"/>
        </w:rPr>
        <w:tab/>
        <w:t xml:space="preserve">P. A. Biro, J. R. Post, D. J. Booth, Mechanisms for climate-induced mortality of fish populations in whole-lake experiments. </w:t>
      </w:r>
      <w:r w:rsidRPr="00377A08">
        <w:rPr>
          <w:i/>
          <w:iCs/>
          <w:lang w:val="en-GB"/>
        </w:rPr>
        <w:t>Proceedings of the National Academy of Sciences</w:t>
      </w:r>
      <w:r w:rsidRPr="00377A08">
        <w:rPr>
          <w:lang w:val="en-GB"/>
        </w:rPr>
        <w:t xml:space="preserve"> </w:t>
      </w:r>
      <w:r w:rsidRPr="00377A08">
        <w:rPr>
          <w:b/>
          <w:bCs/>
          <w:lang w:val="en-GB"/>
        </w:rPr>
        <w:t>104</w:t>
      </w:r>
      <w:r w:rsidRPr="00377A08">
        <w:rPr>
          <w:lang w:val="en-GB"/>
        </w:rPr>
        <w:t>, 9715–9719 (2007).</w:t>
      </w:r>
    </w:p>
    <w:p w14:paraId="12152BB5" w14:textId="77777777" w:rsidR="00377A08" w:rsidRPr="00377A08" w:rsidRDefault="00377A08" w:rsidP="00377A08">
      <w:pPr>
        <w:pStyle w:val="Bibliography"/>
        <w:rPr>
          <w:lang w:val="en-GB"/>
        </w:rPr>
      </w:pPr>
      <w:r w:rsidRPr="00377A08">
        <w:rPr>
          <w:lang w:val="en-GB"/>
        </w:rPr>
        <w:t xml:space="preserve">43. </w:t>
      </w:r>
      <w:r w:rsidRPr="00377A08">
        <w:rPr>
          <w:lang w:val="en-GB"/>
        </w:rPr>
        <w:tab/>
        <w:t xml:space="preserve">H. Gislason, N. Daan, J. C. Rice, J. G. Pope, Size, growth, temperature and the natural mortality of marine fish: Natural mortality and size. </w:t>
      </w:r>
      <w:r w:rsidRPr="00377A08">
        <w:rPr>
          <w:i/>
          <w:iCs/>
          <w:lang w:val="en-GB"/>
        </w:rPr>
        <w:t>Fish and Fisheries</w:t>
      </w:r>
      <w:r w:rsidRPr="00377A08">
        <w:rPr>
          <w:lang w:val="en-GB"/>
        </w:rPr>
        <w:t xml:space="preserve"> </w:t>
      </w:r>
      <w:r w:rsidRPr="00377A08">
        <w:rPr>
          <w:b/>
          <w:bCs/>
          <w:lang w:val="en-GB"/>
        </w:rPr>
        <w:t>11</w:t>
      </w:r>
      <w:r w:rsidRPr="00377A08">
        <w:rPr>
          <w:lang w:val="en-GB"/>
        </w:rPr>
        <w:t>, 149–158 (2010).</w:t>
      </w:r>
    </w:p>
    <w:p w14:paraId="513A6FC2" w14:textId="77777777" w:rsidR="00377A08" w:rsidRPr="00377A08" w:rsidRDefault="00377A08" w:rsidP="00377A08">
      <w:pPr>
        <w:pStyle w:val="Bibliography"/>
        <w:rPr>
          <w:lang w:val="en-GB"/>
        </w:rPr>
      </w:pPr>
      <w:r w:rsidRPr="00377A08">
        <w:rPr>
          <w:lang w:val="en-GB"/>
        </w:rPr>
        <w:t xml:space="preserve">44. </w:t>
      </w:r>
      <w:r w:rsidRPr="00377A08">
        <w:rPr>
          <w:lang w:val="en-GB"/>
        </w:rPr>
        <w:tab/>
        <w:t xml:space="preserve">T. Berggren, U. Bergström, G. Sundblad, Ö. Östman, Warmer water increases early body growth of northern pike (Esox lucius) but mortality has larger impact on decreasing body sizes. </w:t>
      </w:r>
      <w:r w:rsidRPr="00377A08">
        <w:rPr>
          <w:i/>
          <w:iCs/>
          <w:lang w:val="en-GB"/>
        </w:rPr>
        <w:t>Can. J. Fish. Aquat. Sci.</w:t>
      </w:r>
      <w:r w:rsidRPr="00377A08">
        <w:rPr>
          <w:lang w:val="en-GB"/>
        </w:rPr>
        <w:t xml:space="preserve"> (2021) https:/doi.org/10.1139/cjfas-2020-0386 (October 27, 2021).</w:t>
      </w:r>
    </w:p>
    <w:p w14:paraId="49DE375F" w14:textId="77777777" w:rsidR="00377A08" w:rsidRPr="00377A08" w:rsidRDefault="00377A08" w:rsidP="00377A08">
      <w:pPr>
        <w:pStyle w:val="Bibliography"/>
        <w:rPr>
          <w:lang w:val="en-GB"/>
        </w:rPr>
      </w:pPr>
      <w:r w:rsidRPr="00377A08">
        <w:rPr>
          <w:lang w:val="en-GB"/>
        </w:rPr>
        <w:t xml:space="preserve">45. </w:t>
      </w:r>
      <w:r w:rsidRPr="00377A08">
        <w:rPr>
          <w:lang w:val="en-GB"/>
        </w:rPr>
        <w:tab/>
        <w:t xml:space="preserve">J. Ohlberger, E. J. Ward, D. E. Schindler, B. Lewis, Demographic changes in Chinook salmon across the Northeast Pacific Ocean. </w:t>
      </w:r>
      <w:r w:rsidRPr="00377A08">
        <w:rPr>
          <w:i/>
          <w:iCs/>
          <w:lang w:val="en-GB"/>
        </w:rPr>
        <w:t>Fish and Fisheries</w:t>
      </w:r>
      <w:r w:rsidRPr="00377A08">
        <w:rPr>
          <w:lang w:val="en-GB"/>
        </w:rPr>
        <w:t xml:space="preserve"> </w:t>
      </w:r>
      <w:r w:rsidRPr="00377A08">
        <w:rPr>
          <w:b/>
          <w:bCs/>
          <w:lang w:val="en-GB"/>
        </w:rPr>
        <w:t>19</w:t>
      </w:r>
      <w:r w:rsidRPr="00377A08">
        <w:rPr>
          <w:lang w:val="en-GB"/>
        </w:rPr>
        <w:t>, 533–546 (2018).</w:t>
      </w:r>
    </w:p>
    <w:p w14:paraId="6CFF25CE" w14:textId="77777777" w:rsidR="00377A08" w:rsidRPr="00377A08" w:rsidRDefault="00377A08" w:rsidP="00377A08">
      <w:pPr>
        <w:pStyle w:val="Bibliography"/>
        <w:rPr>
          <w:lang w:val="en-GB"/>
        </w:rPr>
      </w:pPr>
      <w:r w:rsidRPr="00377A08">
        <w:rPr>
          <w:lang w:val="en-GB"/>
        </w:rPr>
        <w:t xml:space="preserve">46. </w:t>
      </w:r>
      <w:r w:rsidRPr="00377A08">
        <w:rPr>
          <w:lang w:val="en-GB"/>
        </w:rPr>
        <w:tab/>
        <w:t xml:space="preserve">I. Peralta-Maraver, E. L. Rezende, Heat tolerance in ectotherms scales predictably with body size. </w:t>
      </w:r>
      <w:r w:rsidRPr="00377A08">
        <w:rPr>
          <w:i/>
          <w:iCs/>
          <w:lang w:val="en-GB"/>
        </w:rPr>
        <w:t>Nat. Clim. Chang.</w:t>
      </w:r>
      <w:r w:rsidRPr="00377A08">
        <w:rPr>
          <w:lang w:val="en-GB"/>
        </w:rPr>
        <w:t xml:space="preserve"> </w:t>
      </w:r>
      <w:r w:rsidRPr="00377A08">
        <w:rPr>
          <w:b/>
          <w:bCs/>
          <w:lang w:val="en-GB"/>
        </w:rPr>
        <w:t>11</w:t>
      </w:r>
      <w:r w:rsidRPr="00377A08">
        <w:rPr>
          <w:lang w:val="en-GB"/>
        </w:rPr>
        <w:t>, 58–63 (2021).</w:t>
      </w:r>
    </w:p>
    <w:p w14:paraId="135A3810" w14:textId="77777777" w:rsidR="00377A08" w:rsidRPr="00377A08" w:rsidRDefault="00377A08" w:rsidP="00377A08">
      <w:pPr>
        <w:pStyle w:val="Bibliography"/>
        <w:rPr>
          <w:lang w:val="en-GB"/>
        </w:rPr>
      </w:pPr>
      <w:r w:rsidRPr="00377A08">
        <w:rPr>
          <w:lang w:val="en-GB"/>
        </w:rPr>
        <w:t xml:space="preserve">47. </w:t>
      </w:r>
      <w:r w:rsidRPr="00377A08">
        <w:rPr>
          <w:lang w:val="en-GB"/>
        </w:rPr>
        <w:tab/>
        <w:t xml:space="preserve">A. Audzijonyte, </w:t>
      </w:r>
      <w:r w:rsidRPr="00377A08">
        <w:rPr>
          <w:i/>
          <w:iCs/>
          <w:lang w:val="en-GB"/>
        </w:rPr>
        <w:t>et al.</w:t>
      </w:r>
      <w:r w:rsidRPr="00377A08">
        <w:rPr>
          <w:lang w:val="en-GB"/>
        </w:rPr>
        <w:t xml:space="preserve">, Fish body sizes change with temperature but not all species shrink with warming. </w:t>
      </w:r>
      <w:r w:rsidRPr="00377A08">
        <w:rPr>
          <w:i/>
          <w:iCs/>
          <w:lang w:val="en-GB"/>
        </w:rPr>
        <w:t>Nat Ecol Evol</w:t>
      </w:r>
      <w:r w:rsidRPr="00377A08">
        <w:rPr>
          <w:lang w:val="en-GB"/>
        </w:rPr>
        <w:t xml:space="preserve"> </w:t>
      </w:r>
      <w:r w:rsidRPr="00377A08">
        <w:rPr>
          <w:b/>
          <w:bCs/>
          <w:lang w:val="en-GB"/>
        </w:rPr>
        <w:t>4</w:t>
      </w:r>
      <w:r w:rsidRPr="00377A08">
        <w:rPr>
          <w:lang w:val="en-GB"/>
        </w:rPr>
        <w:t>, 809–814 (2020).</w:t>
      </w:r>
    </w:p>
    <w:p w14:paraId="07258AC5" w14:textId="77777777" w:rsidR="00377A08" w:rsidRPr="00377A08" w:rsidRDefault="00377A08" w:rsidP="00377A08">
      <w:pPr>
        <w:pStyle w:val="Bibliography"/>
        <w:rPr>
          <w:lang w:val="en-GB"/>
        </w:rPr>
      </w:pPr>
      <w:r w:rsidRPr="00377A08">
        <w:rPr>
          <w:lang w:val="en-GB"/>
        </w:rPr>
        <w:t xml:space="preserve">48. </w:t>
      </w:r>
      <w:r w:rsidRPr="00377A08">
        <w:rPr>
          <w:lang w:val="en-GB"/>
        </w:rPr>
        <w:tab/>
        <w:t>A. Adill, K. Mo, A. Sevastik, J. Olsson, L. Bergström, “Biologisk recipientkontroll vid Forsmarks kärnkraftverk (in Swedish)” (2013) (August 10, 2021).</w:t>
      </w:r>
    </w:p>
    <w:p w14:paraId="46494995" w14:textId="77777777" w:rsidR="00377A08" w:rsidRPr="00377A08" w:rsidRDefault="00377A08" w:rsidP="00377A08">
      <w:pPr>
        <w:pStyle w:val="Bibliography"/>
        <w:rPr>
          <w:lang w:val="en-GB"/>
        </w:rPr>
      </w:pPr>
      <w:r w:rsidRPr="00377A08">
        <w:rPr>
          <w:lang w:val="en-GB"/>
        </w:rPr>
        <w:t xml:space="preserve">49. </w:t>
      </w:r>
      <w:r w:rsidRPr="00377A08">
        <w:rPr>
          <w:lang w:val="en-GB"/>
        </w:rPr>
        <w:tab/>
        <w:t xml:space="preserve">M. Björklund, T. Aho, J. Behrmann-Godel, Isolation over 35 years in a heated biotest basin causes selection on MHC class IIß genes in the European perch (Perca fluviatilis L.). </w:t>
      </w:r>
      <w:r w:rsidRPr="00377A08">
        <w:rPr>
          <w:i/>
          <w:iCs/>
          <w:lang w:val="en-GB"/>
        </w:rPr>
        <w:t>Ecol Evol</w:t>
      </w:r>
      <w:r w:rsidRPr="00377A08">
        <w:rPr>
          <w:lang w:val="en-GB"/>
        </w:rPr>
        <w:t xml:space="preserve"> </w:t>
      </w:r>
      <w:r w:rsidRPr="00377A08">
        <w:rPr>
          <w:b/>
          <w:bCs/>
          <w:lang w:val="en-GB"/>
        </w:rPr>
        <w:t>5</w:t>
      </w:r>
      <w:r w:rsidRPr="00377A08">
        <w:rPr>
          <w:lang w:val="en-GB"/>
        </w:rPr>
        <w:t>, 1440–1455 (2015).</w:t>
      </w:r>
    </w:p>
    <w:p w14:paraId="0498C4CE" w14:textId="77777777" w:rsidR="00377A08" w:rsidRPr="00377A08" w:rsidRDefault="00377A08" w:rsidP="00377A08">
      <w:pPr>
        <w:pStyle w:val="Bibliography"/>
        <w:rPr>
          <w:lang w:val="en-GB"/>
        </w:rPr>
      </w:pPr>
      <w:r w:rsidRPr="00377A08">
        <w:rPr>
          <w:lang w:val="en-GB"/>
        </w:rPr>
        <w:t xml:space="preserve">50. </w:t>
      </w:r>
      <w:r w:rsidRPr="00377A08">
        <w:rPr>
          <w:lang w:val="en-GB"/>
        </w:rPr>
        <w:tab/>
        <w:t xml:space="preserve">J. R. Morrongiello, R. E. Thresher, A statistical framework to explore ontogenetic growth variation among individuals and populations: a marine fish example. </w:t>
      </w:r>
      <w:r w:rsidRPr="00377A08">
        <w:rPr>
          <w:i/>
          <w:iCs/>
          <w:lang w:val="en-GB"/>
        </w:rPr>
        <w:t>Ecological Monographs</w:t>
      </w:r>
      <w:r w:rsidRPr="00377A08">
        <w:rPr>
          <w:lang w:val="en-GB"/>
        </w:rPr>
        <w:t xml:space="preserve"> </w:t>
      </w:r>
      <w:r w:rsidRPr="00377A08">
        <w:rPr>
          <w:b/>
          <w:bCs/>
          <w:lang w:val="en-GB"/>
        </w:rPr>
        <w:t>85</w:t>
      </w:r>
      <w:r w:rsidRPr="00377A08">
        <w:rPr>
          <w:lang w:val="en-GB"/>
        </w:rPr>
        <w:t>, 93–115 (2015).</w:t>
      </w:r>
    </w:p>
    <w:p w14:paraId="73C2C6FC" w14:textId="77777777" w:rsidR="00377A08" w:rsidRPr="00377A08" w:rsidRDefault="00377A08" w:rsidP="00377A08">
      <w:pPr>
        <w:pStyle w:val="Bibliography"/>
        <w:rPr>
          <w:lang w:val="en-GB"/>
        </w:rPr>
      </w:pPr>
      <w:r w:rsidRPr="00377A08">
        <w:rPr>
          <w:lang w:val="en-GB"/>
        </w:rPr>
        <w:t xml:space="preserve">51. </w:t>
      </w:r>
      <w:r w:rsidRPr="00377A08">
        <w:rPr>
          <w:lang w:val="en-GB"/>
        </w:rPr>
        <w:tab/>
        <w:t xml:space="preserve">T. E. Essington, M. E. Matta, B. A. Black, T. E. Helser, P. D. Spencer, Fitting growth models to otolith increments to reveal time-varying growth. </w:t>
      </w:r>
      <w:r w:rsidRPr="00377A08">
        <w:rPr>
          <w:i/>
          <w:iCs/>
          <w:lang w:val="en-GB"/>
        </w:rPr>
        <w:t>Can. J. Fish. Aquat. Sci.</w:t>
      </w:r>
      <w:r w:rsidRPr="00377A08">
        <w:rPr>
          <w:lang w:val="en-GB"/>
        </w:rPr>
        <w:t xml:space="preserve"> </w:t>
      </w:r>
      <w:r w:rsidRPr="00377A08">
        <w:rPr>
          <w:b/>
          <w:bCs/>
          <w:lang w:val="en-GB"/>
        </w:rPr>
        <w:t>79</w:t>
      </w:r>
      <w:r w:rsidRPr="00377A08">
        <w:rPr>
          <w:lang w:val="en-GB"/>
        </w:rPr>
        <w:t>, 159–167 (2022).</w:t>
      </w:r>
    </w:p>
    <w:p w14:paraId="12589B93" w14:textId="77777777" w:rsidR="00377A08" w:rsidRPr="00377A08" w:rsidRDefault="00377A08" w:rsidP="00377A08">
      <w:pPr>
        <w:pStyle w:val="Bibliography"/>
        <w:rPr>
          <w:lang w:val="en-GB"/>
        </w:rPr>
      </w:pPr>
      <w:r w:rsidRPr="00377A08">
        <w:rPr>
          <w:lang w:val="en-GB"/>
        </w:rPr>
        <w:t xml:space="preserve">52. </w:t>
      </w:r>
      <w:r w:rsidRPr="00377A08">
        <w:rPr>
          <w:lang w:val="en-GB"/>
        </w:rPr>
        <w:tab/>
        <w:t>G. Thoresson, “Metoder för övervakning av kustfiskbestånd (in Swedish)” (Kustlaboratoriet, Fiskeriverket, 1996) (September 28, 2021).</w:t>
      </w:r>
    </w:p>
    <w:p w14:paraId="6C550AC6" w14:textId="77777777" w:rsidR="00377A08" w:rsidRPr="00377A08" w:rsidRDefault="00377A08" w:rsidP="00377A08">
      <w:pPr>
        <w:pStyle w:val="Bibliography"/>
        <w:rPr>
          <w:lang w:val="en-GB"/>
        </w:rPr>
      </w:pPr>
      <w:r w:rsidRPr="00377A08">
        <w:rPr>
          <w:lang w:val="en-GB"/>
        </w:rPr>
        <w:t xml:space="preserve">53. </w:t>
      </w:r>
      <w:r w:rsidRPr="00377A08">
        <w:rPr>
          <w:lang w:val="en-GB"/>
        </w:rPr>
        <w:tab/>
        <w:t xml:space="preserve">J. S. Wesner, J. P. F. Pomeranz, Choosing priors in Bayesian ecological models by simulating from the prior predictive distribution. </w:t>
      </w:r>
      <w:r w:rsidRPr="00377A08">
        <w:rPr>
          <w:i/>
          <w:iCs/>
          <w:lang w:val="en-GB"/>
        </w:rPr>
        <w:t>Ecosphere</w:t>
      </w:r>
      <w:r w:rsidRPr="00377A08">
        <w:rPr>
          <w:lang w:val="en-GB"/>
        </w:rPr>
        <w:t xml:space="preserve"> </w:t>
      </w:r>
      <w:r w:rsidRPr="00377A08">
        <w:rPr>
          <w:b/>
          <w:bCs/>
          <w:lang w:val="en-GB"/>
        </w:rPr>
        <w:t>12</w:t>
      </w:r>
      <w:r w:rsidRPr="00377A08">
        <w:rPr>
          <w:lang w:val="en-GB"/>
        </w:rPr>
        <w:t>, e03739 (2021).</w:t>
      </w:r>
    </w:p>
    <w:p w14:paraId="158B4CDC" w14:textId="77777777" w:rsidR="00377A08" w:rsidRPr="00377A08" w:rsidRDefault="00377A08" w:rsidP="00377A08">
      <w:pPr>
        <w:pStyle w:val="Bibliography"/>
        <w:rPr>
          <w:lang w:val="en-GB"/>
        </w:rPr>
      </w:pPr>
      <w:r w:rsidRPr="00377A08">
        <w:rPr>
          <w:lang w:val="en-GB"/>
        </w:rPr>
        <w:t xml:space="preserve">54. </w:t>
      </w:r>
      <w:r w:rsidRPr="00377A08">
        <w:rPr>
          <w:lang w:val="en-GB"/>
        </w:rPr>
        <w:tab/>
        <w:t xml:space="preserve">A. M. Edwards, J. P. W. Robinson, J. L. Blanchard, J. K. Baum, M. J. Plank, Accounting for the bin structure of data removes bias when fitting size spectra. </w:t>
      </w:r>
      <w:r w:rsidRPr="00377A08">
        <w:rPr>
          <w:i/>
          <w:iCs/>
          <w:lang w:val="en-GB"/>
        </w:rPr>
        <w:t>Marine Ecology Progress Series</w:t>
      </w:r>
      <w:r w:rsidRPr="00377A08">
        <w:rPr>
          <w:lang w:val="en-GB"/>
        </w:rPr>
        <w:t xml:space="preserve"> </w:t>
      </w:r>
      <w:r w:rsidRPr="00377A08">
        <w:rPr>
          <w:b/>
          <w:bCs/>
          <w:lang w:val="en-GB"/>
        </w:rPr>
        <w:t>636</w:t>
      </w:r>
      <w:r w:rsidRPr="00377A08">
        <w:rPr>
          <w:lang w:val="en-GB"/>
        </w:rPr>
        <w:t>, 19–33 (2020).</w:t>
      </w:r>
    </w:p>
    <w:p w14:paraId="1C106260" w14:textId="77777777" w:rsidR="00377A08" w:rsidRPr="00377A08" w:rsidRDefault="00377A08" w:rsidP="00377A08">
      <w:pPr>
        <w:pStyle w:val="Bibliography"/>
        <w:rPr>
          <w:lang w:val="en-GB"/>
        </w:rPr>
      </w:pPr>
      <w:r w:rsidRPr="00377A08">
        <w:rPr>
          <w:lang w:val="en-GB"/>
        </w:rPr>
        <w:lastRenderedPageBreak/>
        <w:t xml:space="preserve">55. </w:t>
      </w:r>
      <w:r w:rsidRPr="00377A08">
        <w:rPr>
          <w:lang w:val="en-GB"/>
        </w:rPr>
        <w:tab/>
        <w:t xml:space="preserve">A. Edwards, </w:t>
      </w:r>
      <w:r w:rsidRPr="00377A08">
        <w:rPr>
          <w:i/>
          <w:iCs/>
          <w:lang w:val="en-GB"/>
        </w:rPr>
        <w:t>sizeSpectra: Fitting Size Spectra to Ecological Data Using Maximum Likelihood</w:t>
      </w:r>
      <w:r w:rsidRPr="00377A08">
        <w:rPr>
          <w:lang w:val="en-GB"/>
        </w:rPr>
        <w:t xml:space="preserve"> (2020).</w:t>
      </w:r>
    </w:p>
    <w:p w14:paraId="3B9AB72B" w14:textId="77777777" w:rsidR="00377A08" w:rsidRPr="00377A08" w:rsidRDefault="00377A08" w:rsidP="00377A08">
      <w:pPr>
        <w:pStyle w:val="Bibliography"/>
        <w:rPr>
          <w:lang w:val="en-GB"/>
        </w:rPr>
      </w:pPr>
      <w:r w:rsidRPr="00377A08">
        <w:rPr>
          <w:lang w:val="en-GB"/>
        </w:rPr>
        <w:t xml:space="preserve">56. </w:t>
      </w:r>
      <w:r w:rsidRPr="00377A08">
        <w:rPr>
          <w:lang w:val="en-GB"/>
        </w:rPr>
        <w:tab/>
        <w:t xml:space="preserve">R Core Team, </w:t>
      </w:r>
      <w:r w:rsidRPr="00377A08">
        <w:rPr>
          <w:i/>
          <w:iCs/>
          <w:lang w:val="en-GB"/>
        </w:rPr>
        <w:t>R: A Language and Environment for Statistical Computing. R Foundation for Statistical Computing</w:t>
      </w:r>
      <w:r w:rsidRPr="00377A08">
        <w:rPr>
          <w:lang w:val="en-GB"/>
        </w:rPr>
        <w:t xml:space="preserve"> (2020).</w:t>
      </w:r>
    </w:p>
    <w:p w14:paraId="3971D299" w14:textId="77777777" w:rsidR="00377A08" w:rsidRPr="00377A08" w:rsidRDefault="00377A08" w:rsidP="00377A08">
      <w:pPr>
        <w:pStyle w:val="Bibliography"/>
        <w:rPr>
          <w:lang w:val="en-GB"/>
        </w:rPr>
      </w:pPr>
      <w:r w:rsidRPr="00377A08">
        <w:rPr>
          <w:lang w:val="en-GB"/>
        </w:rPr>
        <w:t xml:space="preserve">57. </w:t>
      </w:r>
      <w:r w:rsidRPr="00377A08">
        <w:rPr>
          <w:lang w:val="en-GB"/>
        </w:rPr>
        <w:tab/>
        <w:t xml:space="preserve">H. Wickham, </w:t>
      </w:r>
      <w:r w:rsidRPr="00377A08">
        <w:rPr>
          <w:i/>
          <w:iCs/>
          <w:lang w:val="en-GB"/>
        </w:rPr>
        <w:t>et al.</w:t>
      </w:r>
      <w:r w:rsidRPr="00377A08">
        <w:rPr>
          <w:lang w:val="en-GB"/>
        </w:rPr>
        <w:t xml:space="preserve">, Welcome to the tidyverse. </w:t>
      </w:r>
      <w:r w:rsidRPr="00377A08">
        <w:rPr>
          <w:i/>
          <w:iCs/>
          <w:lang w:val="en-GB"/>
        </w:rPr>
        <w:t>Journal of Open Source Software</w:t>
      </w:r>
      <w:r w:rsidRPr="00377A08">
        <w:rPr>
          <w:lang w:val="en-GB"/>
        </w:rPr>
        <w:t>, 1686 (2019).</w:t>
      </w:r>
    </w:p>
    <w:p w14:paraId="5EA91996" w14:textId="77777777" w:rsidR="00377A08" w:rsidRPr="00377A08" w:rsidRDefault="00377A08" w:rsidP="00377A08">
      <w:pPr>
        <w:pStyle w:val="Bibliography"/>
        <w:rPr>
          <w:lang w:val="en-GB"/>
        </w:rPr>
      </w:pPr>
      <w:r w:rsidRPr="00377A08">
        <w:rPr>
          <w:lang w:val="en-GB"/>
        </w:rPr>
        <w:t xml:space="preserve">58. </w:t>
      </w:r>
      <w:r w:rsidRPr="00377A08">
        <w:rPr>
          <w:lang w:val="en-GB"/>
        </w:rPr>
        <w:tab/>
        <w:t xml:space="preserve">P.-C. Bürkner, </w:t>
      </w:r>
      <w:r w:rsidRPr="00377A08">
        <w:rPr>
          <w:b/>
          <w:bCs/>
          <w:lang w:val="en-GB"/>
        </w:rPr>
        <w:t>brms</w:t>
      </w:r>
      <w:r w:rsidRPr="00377A08">
        <w:rPr>
          <w:lang w:val="en-GB"/>
        </w:rPr>
        <w:t xml:space="preserve"> : An </w:t>
      </w:r>
      <w:r w:rsidRPr="00377A08">
        <w:rPr>
          <w:i/>
          <w:iCs/>
          <w:lang w:val="en-GB"/>
        </w:rPr>
        <w:t>R</w:t>
      </w:r>
      <w:r w:rsidRPr="00377A08">
        <w:rPr>
          <w:lang w:val="en-GB"/>
        </w:rPr>
        <w:t xml:space="preserve"> Package for Bayesian Multilevel Models Using </w:t>
      </w:r>
      <w:r w:rsidRPr="00377A08">
        <w:rPr>
          <w:i/>
          <w:iCs/>
          <w:lang w:val="en-GB"/>
        </w:rPr>
        <w:t>Stan</w:t>
      </w:r>
      <w:r w:rsidRPr="00377A08">
        <w:rPr>
          <w:lang w:val="en-GB"/>
        </w:rPr>
        <w:t xml:space="preserve">. </w:t>
      </w:r>
      <w:r w:rsidRPr="00377A08">
        <w:rPr>
          <w:i/>
          <w:iCs/>
          <w:lang w:val="en-GB"/>
        </w:rPr>
        <w:t>Journal of Statistical Software</w:t>
      </w:r>
      <w:r w:rsidRPr="00377A08">
        <w:rPr>
          <w:lang w:val="en-GB"/>
        </w:rPr>
        <w:t xml:space="preserve"> </w:t>
      </w:r>
      <w:r w:rsidRPr="00377A08">
        <w:rPr>
          <w:b/>
          <w:bCs/>
          <w:lang w:val="en-GB"/>
        </w:rPr>
        <w:t>80</w:t>
      </w:r>
      <w:r w:rsidRPr="00377A08">
        <w:rPr>
          <w:lang w:val="en-GB"/>
        </w:rPr>
        <w:t xml:space="preserve"> (2017).</w:t>
      </w:r>
    </w:p>
    <w:p w14:paraId="18477FD0" w14:textId="77777777" w:rsidR="00377A08" w:rsidRPr="00377A08" w:rsidRDefault="00377A08" w:rsidP="00377A08">
      <w:pPr>
        <w:pStyle w:val="Bibliography"/>
        <w:rPr>
          <w:lang w:val="en-GB"/>
        </w:rPr>
      </w:pPr>
      <w:r w:rsidRPr="00377A08">
        <w:rPr>
          <w:lang w:val="en-GB"/>
        </w:rPr>
        <w:t xml:space="preserve">59. </w:t>
      </w:r>
      <w:r w:rsidRPr="00377A08">
        <w:rPr>
          <w:lang w:val="en-GB"/>
        </w:rPr>
        <w:tab/>
        <w:t xml:space="preserve">A. Vehtari, A. Gelman, J. Gabry, Practical Bayesian model evaluation using leave-one-out cross-validation and WAIC. </w:t>
      </w:r>
      <w:r w:rsidRPr="00377A08">
        <w:rPr>
          <w:i/>
          <w:iCs/>
          <w:lang w:val="en-GB"/>
        </w:rPr>
        <w:t>Stat Comput</w:t>
      </w:r>
      <w:r w:rsidRPr="00377A08">
        <w:rPr>
          <w:lang w:val="en-GB"/>
        </w:rPr>
        <w:t xml:space="preserve"> </w:t>
      </w:r>
      <w:r w:rsidRPr="00377A08">
        <w:rPr>
          <w:b/>
          <w:bCs/>
          <w:lang w:val="en-GB"/>
        </w:rPr>
        <w:t>27</w:t>
      </w:r>
      <w:r w:rsidRPr="00377A08">
        <w:rPr>
          <w:lang w:val="en-GB"/>
        </w:rPr>
        <w:t>, 1413–1432 (2017).</w:t>
      </w:r>
    </w:p>
    <w:p w14:paraId="09FF0CC2" w14:textId="77777777" w:rsidR="00377A08" w:rsidRPr="00377A08" w:rsidRDefault="00377A08" w:rsidP="00377A08">
      <w:pPr>
        <w:pStyle w:val="Bibliography"/>
        <w:rPr>
          <w:lang w:val="en-GB"/>
        </w:rPr>
      </w:pPr>
      <w:r w:rsidRPr="00377A08">
        <w:rPr>
          <w:lang w:val="en-GB"/>
        </w:rPr>
        <w:t xml:space="preserve">60. </w:t>
      </w:r>
      <w:r w:rsidRPr="00377A08">
        <w:rPr>
          <w:lang w:val="en-GB"/>
        </w:rPr>
        <w:tab/>
        <w:t xml:space="preserve">A. Vehtari, </w:t>
      </w:r>
      <w:r w:rsidRPr="00377A08">
        <w:rPr>
          <w:i/>
          <w:iCs/>
          <w:lang w:val="en-GB"/>
        </w:rPr>
        <w:t>et al.</w:t>
      </w:r>
      <w:r w:rsidRPr="00377A08">
        <w:rPr>
          <w:lang w:val="en-GB"/>
        </w:rPr>
        <w:t xml:space="preserve">, </w:t>
      </w:r>
      <w:r w:rsidRPr="00377A08">
        <w:rPr>
          <w:i/>
          <w:iCs/>
          <w:lang w:val="en-GB"/>
        </w:rPr>
        <w:t>loo: Efficient leave-one-out cross-validation and WAIC for Bayesian models.</w:t>
      </w:r>
      <w:r w:rsidRPr="00377A08">
        <w:rPr>
          <w:lang w:val="en-GB"/>
        </w:rPr>
        <w:t xml:space="preserve"> (2020).</w:t>
      </w:r>
    </w:p>
    <w:p w14:paraId="189918D0" w14:textId="77777777" w:rsidR="00377A08" w:rsidRPr="00377A08" w:rsidRDefault="00377A08" w:rsidP="00377A08">
      <w:pPr>
        <w:pStyle w:val="Bibliography"/>
        <w:rPr>
          <w:lang w:val="en-GB"/>
        </w:rPr>
      </w:pPr>
      <w:r w:rsidRPr="00377A08">
        <w:rPr>
          <w:lang w:val="en-GB"/>
        </w:rPr>
        <w:t xml:space="preserve">61. </w:t>
      </w:r>
      <w:r w:rsidRPr="00377A08">
        <w:rPr>
          <w:lang w:val="en-GB"/>
        </w:rPr>
        <w:tab/>
        <w:t xml:space="preserve">J. Gabry, D. Simpson, A. Vehtari, M. Betancourt, A. Gelman, Visualization in Bayesian workflow. </w:t>
      </w:r>
      <w:r w:rsidRPr="00377A08">
        <w:rPr>
          <w:i/>
          <w:iCs/>
          <w:lang w:val="en-GB"/>
        </w:rPr>
        <w:t>J. R. Stat. Soc. A</w:t>
      </w:r>
      <w:r w:rsidRPr="00377A08">
        <w:rPr>
          <w:lang w:val="en-GB"/>
        </w:rPr>
        <w:t xml:space="preserve"> </w:t>
      </w:r>
      <w:r w:rsidRPr="00377A08">
        <w:rPr>
          <w:b/>
          <w:bCs/>
          <w:lang w:val="en-GB"/>
        </w:rPr>
        <w:t>182</w:t>
      </w:r>
      <w:r w:rsidRPr="00377A08">
        <w:rPr>
          <w:lang w:val="en-GB"/>
        </w:rPr>
        <w:t>, 389–402 (2019).</w:t>
      </w:r>
    </w:p>
    <w:p w14:paraId="4459AF17" w14:textId="77777777" w:rsidR="00377A08" w:rsidRPr="00377A08" w:rsidRDefault="00377A08" w:rsidP="00377A08">
      <w:pPr>
        <w:pStyle w:val="Bibliography"/>
        <w:rPr>
          <w:lang w:val="en-GB"/>
        </w:rPr>
      </w:pPr>
      <w:r w:rsidRPr="00377A08">
        <w:rPr>
          <w:lang w:val="en-GB"/>
        </w:rPr>
        <w:t xml:space="preserve">62. </w:t>
      </w:r>
      <w:r w:rsidRPr="00377A08">
        <w:rPr>
          <w:lang w:val="en-GB"/>
        </w:rPr>
        <w:tab/>
        <w:t xml:space="preserve">M. Kay, </w:t>
      </w:r>
      <w:r w:rsidRPr="00377A08">
        <w:rPr>
          <w:i/>
          <w:iCs/>
          <w:lang w:val="en-GB"/>
        </w:rPr>
        <w:t>tidybayes: Tidy Data and Geoms for Bayesian Models</w:t>
      </w:r>
      <w:r w:rsidRPr="00377A08">
        <w:rPr>
          <w:lang w:val="en-GB"/>
        </w:rPr>
        <w:t xml:space="preserve"> (2019).</w:t>
      </w:r>
    </w:p>
    <w:p w14:paraId="3F9EE2CB" w14:textId="77777777" w:rsidR="00377A08" w:rsidRPr="00377A08" w:rsidRDefault="00377A08" w:rsidP="00377A08">
      <w:pPr>
        <w:pStyle w:val="Bibliography"/>
        <w:rPr>
          <w:lang w:val="en-GB"/>
        </w:rPr>
      </w:pPr>
      <w:r w:rsidRPr="00377A08">
        <w:rPr>
          <w:lang w:val="en-GB"/>
        </w:rPr>
        <w:t xml:space="preserve">63. </w:t>
      </w:r>
      <w:r w:rsidRPr="00377A08">
        <w:rPr>
          <w:lang w:val="en-GB"/>
        </w:rPr>
        <w:tab/>
        <w:t xml:space="preserve">A. Gelman, J. Carlin, H. Stern, D. Rubin, </w:t>
      </w:r>
      <w:r w:rsidRPr="00377A08">
        <w:rPr>
          <w:i/>
          <w:iCs/>
          <w:lang w:val="en-GB"/>
        </w:rPr>
        <w:t>Bayesian Data Analysis. 2nd edition</w:t>
      </w:r>
      <w:r w:rsidRPr="00377A08">
        <w:rPr>
          <w:lang w:val="en-GB"/>
        </w:rPr>
        <w:t xml:space="preserve"> (Chapman and Hall/CRC, 2003).</w:t>
      </w:r>
    </w:p>
    <w:p w14:paraId="0000008E" w14:textId="1F8AA108"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00000090" w14:textId="477AF8F8" w:rsidR="00037DE8" w:rsidRDefault="001B1A85">
      <w:pPr>
        <w:spacing w:line="480" w:lineRule="auto"/>
        <w:jc w:val="both"/>
        <w:rPr>
          <w:sz w:val="28"/>
          <w:szCs w:val="28"/>
        </w:rPr>
      </w:pPr>
      <w:r>
        <w:rPr>
          <w:sz w:val="28"/>
          <w:szCs w:val="28"/>
        </w:rPr>
        <w:lastRenderedPageBreak/>
        <w:t>Figures</w:t>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2"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04C5E185"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2653D5AE" w:rsidR="00037DE8" w:rsidRDefault="001B1A85" w:rsidP="00315D5B">
      <w:pPr>
        <w:spacing w:line="360" w:lineRule="auto"/>
        <w:jc w:val="both"/>
      </w:pPr>
      <w:r>
        <w:rPr>
          <w:b/>
        </w:rPr>
        <w:t>Fig. 2.</w:t>
      </w:r>
      <w:r w:rsidRPr="001F0746">
        <w:rPr>
          <w:bCs/>
        </w:rPr>
        <w:t xml:space="preserve"> </w:t>
      </w:r>
      <w:ins w:id="352" w:author="Max Lindmark" w:date="2022-04-23T10:20:00Z">
        <w:r w:rsidR="001F0746" w:rsidRPr="001F0746">
          <w:rPr>
            <w:bCs/>
          </w:rPr>
          <w:t>Fish grow faster and reach larger sizes</w:t>
        </w:r>
      </w:ins>
      <w:del w:id="353" w:author="Max Lindmark" w:date="2022-04-23T10:20:00Z">
        <w:r w:rsidDel="001F0746">
          <w:delText>The average length-at-age is larger for</w:delText>
        </w:r>
        <w:r w:rsidR="006B2987" w:rsidDel="001F0746">
          <w:delText xml:space="preserve"> fish of</w:delText>
        </w:r>
        <w:r w:rsidDel="001F0746">
          <w:delText xml:space="preserve"> all ages</w:delText>
        </w:r>
      </w:del>
      <w:r>
        <w:t xml:space="preserve">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0289F8E8" w:rsidR="00037DE8" w:rsidRDefault="00037DE8">
      <w:pPr>
        <w:jc w:val="center"/>
        <w:rPr>
          <w:sz w:val="28"/>
          <w:szCs w:val="28"/>
        </w:rPr>
      </w:pPr>
    </w:p>
    <w:p w14:paraId="021E8BDD" w14:textId="4B89FEC7" w:rsidR="00196457" w:rsidRDefault="00196457">
      <w:pPr>
        <w:jc w:val="center"/>
        <w:rPr>
          <w:sz w:val="28"/>
          <w:szCs w:val="28"/>
        </w:rPr>
      </w:pPr>
    </w:p>
    <w:p w14:paraId="07FFFB0D" w14:textId="53D61A57" w:rsidR="00196457" w:rsidRDefault="00196457">
      <w:pPr>
        <w:jc w:val="center"/>
        <w:rPr>
          <w:sz w:val="28"/>
          <w:szCs w:val="28"/>
        </w:rPr>
      </w:pPr>
    </w:p>
    <w:p w14:paraId="57BD6481" w14:textId="7123A68F" w:rsidR="00196457" w:rsidRDefault="00196457">
      <w:pPr>
        <w:jc w:val="center"/>
        <w:rPr>
          <w:sz w:val="28"/>
          <w:szCs w:val="28"/>
        </w:rPr>
      </w:pPr>
    </w:p>
    <w:p w14:paraId="7FB9BBC6" w14:textId="51CD94C4" w:rsidR="00196457" w:rsidRDefault="009B6030">
      <w:pPr>
        <w:jc w:val="center"/>
        <w:rPr>
          <w:sz w:val="28"/>
          <w:szCs w:val="28"/>
        </w:rPr>
      </w:pPr>
      <w:r>
        <w:rPr>
          <w:noProof/>
          <w:sz w:val="28"/>
          <w:szCs w:val="28"/>
        </w:rPr>
        <w:lastRenderedPageBreak/>
        <w:drawing>
          <wp:inline distT="0" distB="0" distL="0" distR="0" wp14:anchorId="56D0F519" wp14:editId="046A8F53">
            <wp:extent cx="5731510" cy="57315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0FEA220" w14:textId="655F7447" w:rsidR="009B6030" w:rsidRDefault="009B6030" w:rsidP="009B6030">
      <w:pPr>
        <w:spacing w:line="360" w:lineRule="auto"/>
        <w:jc w:val="both"/>
      </w:pPr>
      <w:r>
        <w:rPr>
          <w:b/>
        </w:rPr>
        <w:t xml:space="preserve">Fig. 3. </w:t>
      </w:r>
      <w:r>
        <w:t>The average length-at-age is larger for fish of all ages in the heated</w:t>
      </w:r>
      <w:r w:rsidDel="00320473">
        <w:t xml:space="preserve"> </w:t>
      </w:r>
      <w:del w:id="354" w:author="Max Lindmark" w:date="2022-04-23T10:21:00Z">
        <w:r w:rsidDel="001F75DD">
          <w:delText xml:space="preserve">(red) </w:delText>
        </w:r>
      </w:del>
      <w:r>
        <w:t>compared to the reference</w:t>
      </w:r>
      <w:r w:rsidDel="00793EAE">
        <w:t xml:space="preserve"> </w:t>
      </w:r>
      <w:del w:id="355" w:author="Max Lindmark" w:date="2022-04-23T10:21:00Z">
        <w:r w:rsidDel="001F75DD">
          <w:delText xml:space="preserve">(blue) </w:delText>
        </w:r>
      </w:del>
      <w:r>
        <w:t>coastal area</w:t>
      </w:r>
      <w:ins w:id="356" w:author="Max Lindmark" w:date="2022-04-23T10:21:00Z">
        <w:r w:rsidR="00F2242D">
          <w:t xml:space="preserve">, and the relative difference declines </w:t>
        </w:r>
      </w:ins>
      <w:ins w:id="357" w:author="Max Lindmark" w:date="2022-04-23T10:26:00Z">
        <w:r w:rsidR="009433A1">
          <w:t xml:space="preserve">very </w:t>
        </w:r>
      </w:ins>
      <w:ins w:id="358" w:author="Max Lindmark" w:date="2022-04-23T10:21:00Z">
        <w:r w:rsidR="00F5072C">
          <w:t xml:space="preserve">slightly </w:t>
        </w:r>
        <w:r w:rsidR="00F2242D">
          <w:t>with age</w:t>
        </w:r>
      </w:ins>
      <w:r>
        <w:t xml:space="preserve">. </w:t>
      </w:r>
      <w:ins w:id="359" w:author="Max Lindmark" w:date="2022-04-23T10:22:00Z">
        <w:r w:rsidR="00F5072C">
          <w:t xml:space="preserve">Violin plots </w:t>
        </w:r>
      </w:ins>
      <w:ins w:id="360" w:author="Max Lindmark" w:date="2022-04-23T10:26:00Z">
        <w:r w:rsidR="00FC3C22">
          <w:t xml:space="preserve">depict </w:t>
        </w:r>
      </w:ins>
      <w:ins w:id="361" w:author="Max Lindmark" w:date="2022-04-23T10:22:00Z">
        <w:r w:rsidR="00F5072C">
          <w:t xml:space="preserve">size-at-age </w:t>
        </w:r>
      </w:ins>
      <w:ins w:id="362" w:author="Max Lindmark" w:date="2022-04-23T10:26:00Z">
        <w:r w:rsidR="00FC3C22">
          <w:t xml:space="preserve">in </w:t>
        </w:r>
      </w:ins>
      <w:ins w:id="363" w:author="Max Lindmark" w:date="2022-04-23T10:22:00Z">
        <w:r w:rsidR="00F5072C">
          <w:t xml:space="preserve">the heated </w:t>
        </w:r>
      </w:ins>
      <w:ins w:id="364" w:author="Max Lindmark" w:date="2022-04-23T10:26:00Z">
        <w:r w:rsidR="00FC3C22">
          <w:t xml:space="preserve">relative to the </w:t>
        </w:r>
      </w:ins>
      <w:ins w:id="365" w:author="Max Lindmark" w:date="2022-04-23T10:22:00Z">
        <w:r w:rsidR="00F5072C">
          <w:t>reference area</w:t>
        </w:r>
      </w:ins>
      <w:ins w:id="366" w:author="Max Lindmark" w:date="2022-04-23T10:27:00Z">
        <w:r w:rsidR="00FC3C22">
          <w:t xml:space="preserve">, based on </w:t>
        </w:r>
        <w:r w:rsidR="00FC3C22" w:rsidRPr="00FC3C22">
          <w:t>draws from expectation of the posterior predictive distribution</w:t>
        </w:r>
      </w:ins>
      <w:ins w:id="367" w:author="Max Lindmark" w:date="2022-04-23T10:28:00Z">
        <w:r w:rsidR="00DD3838">
          <w:t xml:space="preserve"> (</w:t>
        </w:r>
      </w:ins>
      <w:ins w:id="368" w:author="Max Lindmark" w:date="2022-04-23T10:27:00Z">
        <w:r w:rsidR="006614EC">
          <w:t>without random effects</w:t>
        </w:r>
      </w:ins>
      <w:ins w:id="369" w:author="Max Lindmark" w:date="2022-04-23T10:28:00Z">
        <w:r w:rsidR="00DD3838">
          <w:t>)</w:t>
        </w:r>
      </w:ins>
      <w:ins w:id="370" w:author="Max Lindmark" w:date="2022-04-23T10:27:00Z">
        <w:r w:rsidR="00C21AF6">
          <w:t xml:space="preserve">. The </w:t>
        </w:r>
      </w:ins>
      <w:ins w:id="371" w:author="Max Lindmark" w:date="2022-04-23T10:31:00Z">
        <w:r w:rsidR="00113BF2">
          <w:t xml:space="preserve">points and vertical lines depict the </w:t>
        </w:r>
      </w:ins>
      <w:ins w:id="372" w:author="Max Lindmark" w:date="2022-04-23T10:27:00Z">
        <w:r w:rsidR="00C21AF6">
          <w:t xml:space="preserve">median and the </w:t>
        </w:r>
      </w:ins>
      <w:ins w:id="373" w:author="Max Lindmark" w:date="2022-04-23T10:28:00Z">
        <w:r w:rsidR="00186906">
          <w:t>interquartile</w:t>
        </w:r>
      </w:ins>
      <w:ins w:id="374" w:author="Max Lindmark" w:date="2022-04-23T10:27:00Z">
        <w:r w:rsidR="00C21AF6">
          <w:t xml:space="preserve"> range. </w:t>
        </w:r>
      </w:ins>
      <w:del w:id="375" w:author="Max Lindmark" w:date="2022-04-23T10:28:00Z">
        <w:r w:rsidDel="00767DDC">
          <w:delText xml:space="preserve">Points in panel (A) depict individual-level length-at-age and lines show the global posterior prediction (both exponentiated) without group-level effects (i.e., cohort) from the von Bertalanffy growth model with area-specific coefficients. The shaded areas correspond to 50% and 90% credible intervals. Panel (B) shows the posterior distributions for growth coefficient (parameters </w:delText>
        </w:r>
      </w:del>
      <m:oMath>
        <m:sSub>
          <m:sSubPr>
            <m:ctrlPr>
              <w:del w:id="376" w:author="Max Lindmark" w:date="2022-04-23T10:28:00Z">
                <w:rPr>
                  <w:rFonts w:ascii="Cambria Math" w:eastAsia="Cambria Math" w:hAnsi="Cambria Math" w:cs="Cambria Math"/>
                </w:rPr>
              </w:del>
            </m:ctrlPr>
          </m:sSubPr>
          <m:e>
            <m:r>
              <w:del w:id="377" w:author="Max Lindmark" w:date="2022-04-23T10:28:00Z">
                <w:rPr>
                  <w:rFonts w:ascii="Cambria Math" w:eastAsia="Cambria Math" w:hAnsi="Cambria Math" w:cs="Cambria Math"/>
                </w:rPr>
                <m:t>K</m:t>
              </w:del>
            </m:r>
          </m:e>
          <m:sub>
            <m:r>
              <w:del w:id="378" w:author="Max Lindmark" w:date="2022-04-23T10:28:00Z">
                <w:rPr>
                  <w:rFonts w:ascii="Cambria Math" w:eastAsia="Cambria Math" w:hAnsi="Cambria Math" w:cs="Cambria Math"/>
                </w:rPr>
                <m:t>heat</m:t>
              </w:del>
            </m:r>
          </m:sub>
        </m:sSub>
      </m:oMath>
      <w:del w:id="379" w:author="Max Lindmark" w:date="2022-04-23T10:28:00Z">
        <w:r w:rsidDel="00767DDC">
          <w:delText xml:space="preserve"> (red) and </w:delText>
        </w:r>
      </w:del>
      <m:oMath>
        <m:sSub>
          <m:sSubPr>
            <m:ctrlPr>
              <w:del w:id="380" w:author="Max Lindmark" w:date="2022-04-23T10:28:00Z">
                <w:rPr>
                  <w:rFonts w:ascii="Cambria Math" w:eastAsia="Cambria Math" w:hAnsi="Cambria Math" w:cs="Cambria Math"/>
                </w:rPr>
              </w:del>
            </m:ctrlPr>
          </m:sSubPr>
          <m:e>
            <m:r>
              <w:del w:id="381" w:author="Max Lindmark" w:date="2022-04-23T10:28:00Z">
                <w:rPr>
                  <w:rFonts w:ascii="Cambria Math" w:eastAsia="Cambria Math" w:hAnsi="Cambria Math" w:cs="Cambria Math"/>
                </w:rPr>
                <m:t>K</m:t>
              </w:del>
            </m:r>
          </m:e>
          <m:sub>
            <m:r>
              <w:del w:id="382" w:author="Max Lindmark" w:date="2022-04-23T10:28:00Z">
                <w:rPr>
                  <w:rFonts w:ascii="Cambria Math" w:eastAsia="Cambria Math" w:hAnsi="Cambria Math" w:cs="Cambria Math"/>
                </w:rPr>
                <m:t>ref</m:t>
              </w:del>
            </m:r>
          </m:sub>
        </m:sSub>
      </m:oMath>
      <w:del w:id="383" w:author="Max Lindmark" w:date="2022-04-23T10:28:00Z">
        <w:r w:rsidDel="00767DDC">
          <w:delText xml:space="preserve"> (blue)) and (C) the distribution of their difference. Panel (D) shows the posterior distributions for asymptotic length (parameters </w:delText>
        </w:r>
      </w:del>
      <m:oMath>
        <m:sSub>
          <m:sSubPr>
            <m:ctrlPr>
              <w:del w:id="384" w:author="Max Lindmark" w:date="2022-04-23T10:28:00Z">
                <w:rPr>
                  <w:rFonts w:ascii="Cambria Math" w:eastAsia="Cambria Math" w:hAnsi="Cambria Math" w:cs="Cambria Math"/>
                </w:rPr>
              </w:del>
            </m:ctrlPr>
          </m:sSubPr>
          <m:e>
            <m:r>
              <w:del w:id="385" w:author="Max Lindmark" w:date="2022-04-23T10:28:00Z">
                <w:rPr>
                  <w:rFonts w:ascii="Cambria Math" w:eastAsia="Cambria Math" w:hAnsi="Cambria Math" w:cs="Cambria Math"/>
                </w:rPr>
                <m:t>L</m:t>
              </w:del>
            </m:r>
          </m:e>
          <m:sub>
            <m:r>
              <w:del w:id="386" w:author="Max Lindmark" w:date="2022-04-23T10:28:00Z">
                <w:rPr>
                  <w:rFonts w:ascii="Cambria Math" w:eastAsia="Cambria Math" w:hAnsi="Cambria Math" w:cs="Cambria Math"/>
                </w:rPr>
                <m:t>∞heat</m:t>
              </w:del>
            </m:r>
          </m:sub>
        </m:sSub>
      </m:oMath>
      <w:del w:id="387" w:author="Max Lindmark" w:date="2022-04-23T10:28:00Z">
        <w:r w:rsidDel="00767DDC">
          <w:delText xml:space="preserve"> and </w:delText>
        </w:r>
      </w:del>
      <m:oMath>
        <m:sSub>
          <m:sSubPr>
            <m:ctrlPr>
              <w:del w:id="388" w:author="Max Lindmark" w:date="2022-04-23T10:28:00Z">
                <w:rPr>
                  <w:rFonts w:ascii="Cambria Math" w:eastAsia="Cambria Math" w:hAnsi="Cambria Math" w:cs="Cambria Math"/>
                </w:rPr>
              </w:del>
            </m:ctrlPr>
          </m:sSubPr>
          <m:e>
            <m:r>
              <w:del w:id="389" w:author="Max Lindmark" w:date="2022-04-23T10:28:00Z">
                <w:rPr>
                  <w:rFonts w:ascii="Cambria Math" w:eastAsia="Cambria Math" w:hAnsi="Cambria Math" w:cs="Cambria Math"/>
                </w:rPr>
                <m:t>L</m:t>
              </w:del>
            </m:r>
          </m:e>
          <m:sub>
            <m:r>
              <w:del w:id="390" w:author="Max Lindmark" w:date="2022-04-23T10:28:00Z">
                <w:rPr>
                  <w:rFonts w:ascii="Cambria Math" w:eastAsia="Cambria Math" w:hAnsi="Cambria Math" w:cs="Cambria Math"/>
                </w:rPr>
                <m:t>∞ref</m:t>
              </w:del>
            </m:r>
          </m:sub>
        </m:sSub>
      </m:oMath>
      <w:del w:id="391" w:author="Max Lindmark" w:date="2022-04-23T10:28:00Z">
        <w:r w:rsidDel="00767DDC">
          <w:delText xml:space="preserve">), and (E) the distribution of their difference. </w:delText>
        </w:r>
      </w:del>
    </w:p>
    <w:p w14:paraId="42F387D8" w14:textId="734859E2" w:rsidR="00C614A0" w:rsidRDefault="00C614A0">
      <w:pPr>
        <w:jc w:val="center"/>
        <w:rPr>
          <w:ins w:id="392" w:author="Max Lindmark" w:date="2022-04-23T10:28:00Z"/>
          <w:sz w:val="28"/>
          <w:szCs w:val="28"/>
        </w:rPr>
      </w:pPr>
    </w:p>
    <w:p w14:paraId="39AD1B07" w14:textId="283859E0" w:rsidR="00767DDC" w:rsidRDefault="00767DDC">
      <w:pPr>
        <w:jc w:val="center"/>
        <w:rPr>
          <w:ins w:id="393" w:author="Max Lindmark" w:date="2022-04-23T10:28:00Z"/>
          <w:sz w:val="28"/>
          <w:szCs w:val="28"/>
        </w:rPr>
      </w:pPr>
    </w:p>
    <w:p w14:paraId="14DCAEE9" w14:textId="6BF9906B" w:rsidR="00767DDC" w:rsidRDefault="00767DDC">
      <w:pPr>
        <w:jc w:val="center"/>
        <w:rPr>
          <w:ins w:id="394" w:author="Max Lindmark" w:date="2022-04-23T10:28:00Z"/>
          <w:sz w:val="28"/>
          <w:szCs w:val="28"/>
        </w:rPr>
      </w:pPr>
    </w:p>
    <w:p w14:paraId="60263987" w14:textId="30FCCA17" w:rsidR="00767DDC" w:rsidRDefault="00767DDC">
      <w:pPr>
        <w:jc w:val="center"/>
        <w:rPr>
          <w:ins w:id="395" w:author="Max Lindmark" w:date="2022-04-23T10:28:00Z"/>
          <w:sz w:val="28"/>
          <w:szCs w:val="28"/>
        </w:rPr>
      </w:pPr>
    </w:p>
    <w:p w14:paraId="6CE1B10A" w14:textId="2C889096" w:rsidR="00767DDC" w:rsidRDefault="00767DDC">
      <w:pPr>
        <w:jc w:val="center"/>
        <w:rPr>
          <w:ins w:id="396" w:author="Max Lindmark" w:date="2022-04-23T10:28:00Z"/>
          <w:sz w:val="28"/>
          <w:szCs w:val="28"/>
        </w:rPr>
      </w:pPr>
    </w:p>
    <w:p w14:paraId="0E1F9E31" w14:textId="095D36ED" w:rsidR="00767DDC" w:rsidRDefault="00767DDC">
      <w:pPr>
        <w:jc w:val="center"/>
        <w:rPr>
          <w:ins w:id="397" w:author="Max Lindmark" w:date="2022-04-23T10:28:00Z"/>
          <w:sz w:val="28"/>
          <w:szCs w:val="28"/>
        </w:rPr>
      </w:pPr>
    </w:p>
    <w:p w14:paraId="5810E741" w14:textId="6430B303" w:rsidR="00767DDC" w:rsidRDefault="00767DDC">
      <w:pPr>
        <w:jc w:val="center"/>
        <w:rPr>
          <w:ins w:id="398" w:author="Max Lindmark" w:date="2022-04-23T10:28:00Z"/>
          <w:sz w:val="28"/>
          <w:szCs w:val="28"/>
        </w:rPr>
      </w:pPr>
    </w:p>
    <w:p w14:paraId="3B50774C" w14:textId="3CC50DCF" w:rsidR="00767DDC" w:rsidRDefault="00767DDC">
      <w:pPr>
        <w:jc w:val="center"/>
        <w:rPr>
          <w:ins w:id="399" w:author="Max Lindmark" w:date="2022-04-23T10:28:00Z"/>
          <w:sz w:val="28"/>
          <w:szCs w:val="28"/>
        </w:rPr>
      </w:pPr>
    </w:p>
    <w:p w14:paraId="0000009A" w14:textId="5B187D4E"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73F2F8B9" w:rsidR="00037DE8" w:rsidRDefault="001B1A85" w:rsidP="00F01DD5">
      <w:pPr>
        <w:spacing w:line="360" w:lineRule="auto"/>
        <w:jc w:val="both"/>
      </w:pPr>
      <w:r>
        <w:rPr>
          <w:b/>
        </w:rPr>
        <w:t xml:space="preserve">Fig. </w:t>
      </w:r>
      <w:r w:rsidR="003839BB">
        <w:rPr>
          <w:b/>
        </w:rPr>
        <w:t>4</w:t>
      </w:r>
      <w:r>
        <w:rPr>
          <w:b/>
        </w:rPr>
        <w:t xml:space="preserve">.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5D0FD91" w:rsidR="003A3021" w:rsidRPr="004554D5" w:rsidRDefault="004554D5">
      <w:pPr>
        <w:spacing w:line="480" w:lineRule="auto"/>
        <w:jc w:val="both"/>
        <w:rPr>
          <w:lang w:val="sv-SE"/>
          <w:rPrChange w:id="400" w:author="Max Lindmark" w:date="2022-04-24T11:21:00Z">
            <w:rPr/>
          </w:rPrChange>
        </w:rPr>
      </w:pPr>
      <w:ins w:id="401" w:author="Max Lindmark" w:date="2022-04-24T11:21:00Z">
        <w:r>
          <w:rPr>
            <w:noProof/>
            <w:lang w:val="sv-SE"/>
          </w:rPr>
          <w:lastRenderedPageBreak/>
          <w:drawing>
            <wp:inline distT="0" distB="0" distL="0" distR="0" wp14:anchorId="6D9C9F15" wp14:editId="1179801A">
              <wp:extent cx="5730875" cy="64008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3074" b="2418"/>
                      <a:stretch/>
                    </pic:blipFill>
                    <pic:spPr bwMode="auto">
                      <a:xfrm>
                        <a:off x="0" y="0"/>
                        <a:ext cx="5731510" cy="6401509"/>
                      </a:xfrm>
                      <a:prstGeom prst="rect">
                        <a:avLst/>
                      </a:prstGeom>
                      <a:ln>
                        <a:noFill/>
                      </a:ln>
                      <a:extLst>
                        <a:ext uri="{53640926-AAD7-44D8-BBD7-CCE9431645EC}">
                          <a14:shadowObscured xmlns:a14="http://schemas.microsoft.com/office/drawing/2010/main"/>
                        </a:ext>
                      </a:extLst>
                    </pic:spPr>
                  </pic:pic>
                </a:graphicData>
              </a:graphic>
            </wp:inline>
          </w:drawing>
        </w:r>
      </w:ins>
      <w:del w:id="402" w:author="Max Lindmark" w:date="2022-04-24T11:21:00Z">
        <w:r w:rsidR="0006677B" w:rsidDel="004554D5">
          <w:rPr>
            <w:noProof/>
            <w:lang w:val="sv-SE"/>
          </w:rPr>
          <w:drawing>
            <wp:inline distT="0" distB="0" distL="0" distR="0" wp14:anchorId="08EA75B8" wp14:editId="2C34A833">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del>
    </w:p>
    <w:p w14:paraId="0000009E" w14:textId="1520B2CD" w:rsidR="00037DE8" w:rsidRDefault="001B1A85" w:rsidP="00F60FC7">
      <w:pPr>
        <w:spacing w:line="360" w:lineRule="auto"/>
        <w:jc w:val="both"/>
        <w:rPr>
          <w:color w:val="000000"/>
        </w:rPr>
      </w:pPr>
      <w:r>
        <w:rPr>
          <w:b/>
        </w:rPr>
        <w:t xml:space="preserve">Fig. </w:t>
      </w:r>
      <w:r w:rsidR="003839BB">
        <w:rPr>
          <w:b/>
        </w:rPr>
        <w:t>5</w:t>
      </w:r>
      <w:r>
        <w:rPr>
          <w:b/>
        </w:rPr>
        <w:t xml:space="preserve">.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319EA62D" w:rsidR="00037DE8" w:rsidRDefault="006D1B1F">
      <w:pPr>
        <w:spacing w:line="480" w:lineRule="auto"/>
        <w:jc w:val="center"/>
        <w:rPr>
          <w:ins w:id="403" w:author="Max Lindmark" w:date="2022-04-24T11:28:00Z"/>
          <w:sz w:val="28"/>
          <w:szCs w:val="28"/>
        </w:rPr>
      </w:pPr>
      <w:del w:id="404" w:author="Max Lindmark" w:date="2022-04-24T11:28:00Z">
        <w:r w:rsidDel="00F66324">
          <w:rPr>
            <w:noProof/>
            <w:sz w:val="28"/>
            <w:szCs w:val="28"/>
            <w:lang w:val="sv-SE"/>
          </w:rPr>
          <w:drawing>
            <wp:inline distT="0" distB="0" distL="0" distR="0" wp14:anchorId="7AC56C18" wp14:editId="7C739F11">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8"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del>
    </w:p>
    <w:p w14:paraId="2E59CB4A" w14:textId="003BA4CE" w:rsidR="00F66324" w:rsidRDefault="00F66324">
      <w:pPr>
        <w:spacing w:line="480" w:lineRule="auto"/>
        <w:jc w:val="center"/>
        <w:rPr>
          <w:ins w:id="405" w:author="Max Lindmark" w:date="2022-04-24T11:28:00Z"/>
          <w:sz w:val="28"/>
          <w:szCs w:val="28"/>
        </w:rPr>
      </w:pPr>
    </w:p>
    <w:p w14:paraId="0B2E1A67" w14:textId="210E3A61" w:rsidR="00F66324" w:rsidRDefault="00F66324">
      <w:pPr>
        <w:spacing w:line="480" w:lineRule="auto"/>
        <w:jc w:val="center"/>
        <w:rPr>
          <w:sz w:val="28"/>
          <w:szCs w:val="28"/>
        </w:rPr>
      </w:pPr>
      <w:ins w:id="406" w:author="Max Lindmark" w:date="2022-04-24T11:28:00Z">
        <w:r>
          <w:rPr>
            <w:noProof/>
            <w:sz w:val="28"/>
            <w:szCs w:val="28"/>
          </w:rPr>
          <w:lastRenderedPageBreak/>
          <w:drawing>
            <wp:inline distT="0" distB="0" distL="0" distR="0" wp14:anchorId="39E26591" wp14:editId="3631BEC6">
              <wp:extent cx="5730935" cy="5477347"/>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t="2527" b="1898"/>
                      <a:stretch/>
                    </pic:blipFill>
                    <pic:spPr bwMode="auto">
                      <a:xfrm>
                        <a:off x="0" y="0"/>
                        <a:ext cx="5731510" cy="5477896"/>
                      </a:xfrm>
                      <a:prstGeom prst="rect">
                        <a:avLst/>
                      </a:prstGeom>
                      <a:ln>
                        <a:noFill/>
                      </a:ln>
                      <a:extLst>
                        <a:ext uri="{53640926-AAD7-44D8-BBD7-CCE9431645EC}">
                          <a14:shadowObscured xmlns:a14="http://schemas.microsoft.com/office/drawing/2010/main"/>
                        </a:ext>
                      </a:extLst>
                    </pic:spPr>
                  </pic:pic>
                </a:graphicData>
              </a:graphic>
            </wp:inline>
          </w:drawing>
        </w:r>
      </w:ins>
    </w:p>
    <w:p w14:paraId="000000A0" w14:textId="029FAFC1" w:rsidR="00037DE8" w:rsidRPr="00F5516D" w:rsidRDefault="001B1A85" w:rsidP="006A37CA">
      <w:pPr>
        <w:spacing w:line="480" w:lineRule="auto"/>
        <w:jc w:val="both"/>
      </w:pPr>
      <w:r w:rsidRPr="00F5516D">
        <w:rPr>
          <w:b/>
        </w:rPr>
        <w:t xml:space="preserve">Fig. </w:t>
      </w:r>
      <w:r w:rsidR="0033133A">
        <w:rPr>
          <w:b/>
        </w:rPr>
        <w:t>6</w:t>
      </w:r>
      <w:r w:rsidRPr="00F5516D">
        <w:rPr>
          <w:b/>
        </w:rPr>
        <w:t xml:space="preserve">.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shows the size distribution and MLEbins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rsidSect="005259BA">
      <w:pgSz w:w="11906" w:h="16838"/>
      <w:pgMar w:top="1440" w:right="1440" w:bottom="1440" w:left="1440" w:header="708" w:footer="708"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x Lindmark" w:date="2022-04-24T13:03:00Z" w:initials="MOU">
    <w:p w14:paraId="1493298B" w14:textId="77777777" w:rsidR="00073625" w:rsidRDefault="00073625" w:rsidP="00B4271F">
      <w:r>
        <w:rPr>
          <w:rStyle w:val="CommentReference"/>
        </w:rPr>
        <w:annotationRef/>
      </w:r>
      <w:r>
        <w:rPr>
          <w:sz w:val="20"/>
          <w:szCs w:val="20"/>
        </w:rPr>
        <w:t>Vad tror ni om detta? Det jag inte gillar med förra titeln är att den inte säger vad det är som kompenseras… Låter som att det skulle vara på individnivå?</w:t>
      </w:r>
    </w:p>
    <w:p w14:paraId="6CAD7D01" w14:textId="77777777" w:rsidR="00073625" w:rsidRDefault="00073625" w:rsidP="00B4271F"/>
    <w:p w14:paraId="56A18274" w14:textId="77777777" w:rsidR="00073625" w:rsidRDefault="00073625" w:rsidP="00B4271F">
      <w:r>
        <w:rPr>
          <w:sz w:val="20"/>
          <w:szCs w:val="20"/>
        </w:rPr>
        <w:t>Efter bugg-fixen är dessutom skillnad i size spectrum exponent mindre tydlig.</w:t>
      </w:r>
    </w:p>
  </w:comment>
  <w:comment w:id="9" w:author="Max Lindmark" w:date="2022-04-24T08:16:00Z" w:initials="MOU">
    <w:p w14:paraId="5D70EB16" w14:textId="0D1675FC" w:rsidR="00496AC1" w:rsidRDefault="00496AC1" w:rsidP="00107449">
      <w:r>
        <w:rPr>
          <w:rStyle w:val="CommentReference"/>
        </w:rPr>
        <w:annotationRef/>
      </w:r>
      <w:r>
        <w:rPr>
          <w:sz w:val="20"/>
          <w:szCs w:val="20"/>
        </w:rPr>
        <w:t>250 ord för PNAS</w:t>
      </w:r>
    </w:p>
  </w:comment>
  <w:comment w:id="10" w:author="Max Lindmark" w:date="2022-04-24T13:14:00Z" w:initials="MOU">
    <w:p w14:paraId="3A0DD4D5" w14:textId="77777777" w:rsidR="00A652FA" w:rsidRDefault="00A652FA" w:rsidP="00664476">
      <w:r>
        <w:rPr>
          <w:rStyle w:val="CommentReference"/>
        </w:rPr>
        <w:annotationRef/>
      </w:r>
      <w:r>
        <w:rPr>
          <w:sz w:val="20"/>
          <w:szCs w:val="20"/>
        </w:rPr>
        <w:t>DVS vi har plast för 7 ord till :)</w:t>
      </w:r>
    </w:p>
  </w:comment>
  <w:comment w:id="99" w:author="Max Lindmark" w:date="2022-04-24T08:09:00Z" w:initials="MOU">
    <w:p w14:paraId="6BB81BC5" w14:textId="3FAAD043" w:rsidR="00E64D70" w:rsidRDefault="00E64D70" w:rsidP="00FE7FA8">
      <w:pPr>
        <w:rPr>
          <w:sz w:val="20"/>
          <w:szCs w:val="20"/>
        </w:rPr>
      </w:pPr>
      <w:r>
        <w:rPr>
          <w:rStyle w:val="CommentReference"/>
        </w:rPr>
        <w:annotationRef/>
      </w:r>
    </w:p>
    <w:p w14:paraId="110E396C" w14:textId="77777777" w:rsidR="00E64D70" w:rsidRDefault="00E64D70" w:rsidP="00FE7FA8">
      <w:r>
        <w:rPr>
          <w:sz w:val="20"/>
          <w:szCs w:val="20"/>
        </w:rPr>
        <w:t xml:space="preserve">    Explain the significance of the research at a level understandable to an undergraduate-educated scientist outside their field of specialty</w:t>
      </w:r>
    </w:p>
    <w:p w14:paraId="69BDAA97" w14:textId="77777777" w:rsidR="00E64D70" w:rsidRDefault="00E64D70" w:rsidP="00FE7FA8">
      <w:r>
        <w:rPr>
          <w:sz w:val="20"/>
          <w:szCs w:val="20"/>
        </w:rPr>
        <w:t xml:space="preserve">    Include no more than 120 words</w:t>
      </w:r>
    </w:p>
  </w:comment>
  <w:comment w:id="173" w:author="Max Lindmark" w:date="2022-04-22T10:52:00Z" w:initials="MOU">
    <w:p w14:paraId="1F64322F" w14:textId="2C465233" w:rsidR="00197BD5" w:rsidRDefault="00197BD5" w:rsidP="004E43A2">
      <w:r>
        <w:rPr>
          <w:rStyle w:val="CommentReference"/>
        </w:rPr>
        <w:annotationRef/>
      </w:r>
      <w:r>
        <w:rPr>
          <w:sz w:val="20"/>
          <w:szCs w:val="20"/>
        </w:rPr>
        <w:t>Anna har du några mer reffar här?</w:t>
      </w:r>
    </w:p>
  </w:comment>
  <w:comment w:id="286" w:author="Max Lindmark" w:date="2022-04-23T10:37:00Z" w:initials="MOU">
    <w:p w14:paraId="414DD750" w14:textId="77777777" w:rsidR="00802E75" w:rsidRDefault="00802E75" w:rsidP="004263F7">
      <w:r>
        <w:rPr>
          <w:rStyle w:val="CommentReference"/>
        </w:rPr>
        <w:annotationRef/>
      </w:r>
      <w:r>
        <w:rPr>
          <w:sz w:val="20"/>
          <w:szCs w:val="20"/>
        </w:rPr>
        <w:t>Har Yao lagt up en preprint?</w:t>
      </w:r>
    </w:p>
  </w:comment>
  <w:comment w:id="347" w:author="Max Lindmark" w:date="2022-04-23T10:51:00Z" w:initials="MOU">
    <w:p w14:paraId="2D1BC047" w14:textId="77777777" w:rsidR="0091499B" w:rsidRDefault="0091499B" w:rsidP="008E32D3">
      <w:r>
        <w:rPr>
          <w:rStyle w:val="CommentReference"/>
        </w:rPr>
        <w:annotationRef/>
      </w:r>
      <w:r>
        <w:rPr>
          <w:sz w:val="20"/>
          <w:szCs w:val="20"/>
        </w:rPr>
        <w:t>Kanske inte behövs men vi har inte en lång acknowledgements och efter ett snack med honom lade jag till den nya figu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A18274" w15:done="0"/>
  <w15:commentEx w15:paraId="5D70EB16" w15:done="0"/>
  <w15:commentEx w15:paraId="3A0DD4D5" w15:paraIdParent="5D70EB16" w15:done="0"/>
  <w15:commentEx w15:paraId="69BDAA97" w15:done="0"/>
  <w15:commentEx w15:paraId="1F64322F" w15:done="0"/>
  <w15:commentEx w15:paraId="414DD750" w15:done="0"/>
  <w15:commentEx w15:paraId="2D1BC0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FC90D" w16cex:dateUtc="2022-04-24T11:03:00Z"/>
  <w16cex:commentExtensible w16cex:durableId="260F85FB" w16cex:dateUtc="2022-04-24T06:16:00Z"/>
  <w16cex:commentExtensible w16cex:durableId="260FCBB1" w16cex:dateUtc="2022-04-24T11:14:00Z"/>
  <w16cex:commentExtensible w16cex:durableId="260F8426" w16cex:dateUtc="2022-04-24T06:09:00Z"/>
  <w16cex:commentExtensible w16cex:durableId="260D078B" w16cex:dateUtc="2022-04-22T08:52:00Z"/>
  <w16cex:commentExtensible w16cex:durableId="260E5564" w16cex:dateUtc="2022-04-23T08:37:00Z"/>
  <w16cex:commentExtensible w16cex:durableId="260E58B2" w16cex:dateUtc="2022-04-23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A18274" w16cid:durableId="260FC90D"/>
  <w16cid:commentId w16cid:paraId="5D70EB16" w16cid:durableId="260F85FB"/>
  <w16cid:commentId w16cid:paraId="3A0DD4D5" w16cid:durableId="260FCBB1"/>
  <w16cid:commentId w16cid:paraId="69BDAA97" w16cid:durableId="260F8426"/>
  <w16cid:commentId w16cid:paraId="1F64322F" w16cid:durableId="260D078B"/>
  <w16cid:commentId w16cid:paraId="414DD750" w16cid:durableId="260E5564"/>
  <w16cid:commentId w16cid:paraId="2D1BC047" w16cid:durableId="260E58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9A1D3" w14:textId="77777777" w:rsidR="00D552B1" w:rsidRDefault="00D552B1" w:rsidP="00A07AC6">
      <w:r>
        <w:separator/>
      </w:r>
    </w:p>
  </w:endnote>
  <w:endnote w:type="continuationSeparator" w:id="0">
    <w:p w14:paraId="44DDDE00" w14:textId="77777777" w:rsidR="00D552B1" w:rsidRDefault="00D552B1" w:rsidP="00A07A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34F63A" w14:textId="77777777" w:rsidR="00D552B1" w:rsidRDefault="00D552B1" w:rsidP="00A07AC6">
      <w:r>
        <w:separator/>
      </w:r>
    </w:p>
  </w:footnote>
  <w:footnote w:type="continuationSeparator" w:id="0">
    <w:p w14:paraId="1FB334E4" w14:textId="77777777" w:rsidR="00D552B1" w:rsidRDefault="00D552B1" w:rsidP="00A07AC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5ADA"/>
    <w:rsid w:val="00037DE8"/>
    <w:rsid w:val="000419C3"/>
    <w:rsid w:val="000432AC"/>
    <w:rsid w:val="00043B6E"/>
    <w:rsid w:val="00045BEE"/>
    <w:rsid w:val="000537CE"/>
    <w:rsid w:val="00060BD1"/>
    <w:rsid w:val="00061321"/>
    <w:rsid w:val="00064D15"/>
    <w:rsid w:val="0006677B"/>
    <w:rsid w:val="000677E3"/>
    <w:rsid w:val="0007083A"/>
    <w:rsid w:val="0007083B"/>
    <w:rsid w:val="00072C77"/>
    <w:rsid w:val="00072E48"/>
    <w:rsid w:val="00073625"/>
    <w:rsid w:val="00076934"/>
    <w:rsid w:val="00077EB3"/>
    <w:rsid w:val="000812AB"/>
    <w:rsid w:val="0008422D"/>
    <w:rsid w:val="00084FA0"/>
    <w:rsid w:val="000909DE"/>
    <w:rsid w:val="000939B7"/>
    <w:rsid w:val="00094996"/>
    <w:rsid w:val="00095AF9"/>
    <w:rsid w:val="00097CEF"/>
    <w:rsid w:val="000A1566"/>
    <w:rsid w:val="000A2EEE"/>
    <w:rsid w:val="000A40B4"/>
    <w:rsid w:val="000B1480"/>
    <w:rsid w:val="000B1A04"/>
    <w:rsid w:val="000B20DE"/>
    <w:rsid w:val="000B6084"/>
    <w:rsid w:val="000C5704"/>
    <w:rsid w:val="000D3DA3"/>
    <w:rsid w:val="000E52A3"/>
    <w:rsid w:val="000F2085"/>
    <w:rsid w:val="00100F78"/>
    <w:rsid w:val="001079D5"/>
    <w:rsid w:val="00113BF2"/>
    <w:rsid w:val="00125ECD"/>
    <w:rsid w:val="00127BEE"/>
    <w:rsid w:val="00134E04"/>
    <w:rsid w:val="001369DC"/>
    <w:rsid w:val="00136D0F"/>
    <w:rsid w:val="00142217"/>
    <w:rsid w:val="00143ED7"/>
    <w:rsid w:val="00146DC4"/>
    <w:rsid w:val="001500C1"/>
    <w:rsid w:val="00153565"/>
    <w:rsid w:val="0015632C"/>
    <w:rsid w:val="00162BD5"/>
    <w:rsid w:val="0016430A"/>
    <w:rsid w:val="0016529A"/>
    <w:rsid w:val="00172D56"/>
    <w:rsid w:val="0017374F"/>
    <w:rsid w:val="001818DE"/>
    <w:rsid w:val="00181DB5"/>
    <w:rsid w:val="00186906"/>
    <w:rsid w:val="0019477B"/>
    <w:rsid w:val="0019563D"/>
    <w:rsid w:val="00196457"/>
    <w:rsid w:val="0019778E"/>
    <w:rsid w:val="00197BD5"/>
    <w:rsid w:val="001A2E99"/>
    <w:rsid w:val="001A7BA5"/>
    <w:rsid w:val="001B1A85"/>
    <w:rsid w:val="001B3620"/>
    <w:rsid w:val="001B73AA"/>
    <w:rsid w:val="001C1396"/>
    <w:rsid w:val="001C3C16"/>
    <w:rsid w:val="001C4211"/>
    <w:rsid w:val="001C7DC9"/>
    <w:rsid w:val="001D1471"/>
    <w:rsid w:val="001D3E57"/>
    <w:rsid w:val="001D76A0"/>
    <w:rsid w:val="001E13AB"/>
    <w:rsid w:val="001E17EC"/>
    <w:rsid w:val="001E1D7B"/>
    <w:rsid w:val="001E4E63"/>
    <w:rsid w:val="001E5A72"/>
    <w:rsid w:val="001E7409"/>
    <w:rsid w:val="001F0746"/>
    <w:rsid w:val="001F15E1"/>
    <w:rsid w:val="001F4124"/>
    <w:rsid w:val="001F4275"/>
    <w:rsid w:val="001F4671"/>
    <w:rsid w:val="001F75DD"/>
    <w:rsid w:val="00200EA1"/>
    <w:rsid w:val="00202178"/>
    <w:rsid w:val="002056F4"/>
    <w:rsid w:val="002079A6"/>
    <w:rsid w:val="0021366A"/>
    <w:rsid w:val="002157E8"/>
    <w:rsid w:val="002157F5"/>
    <w:rsid w:val="00217017"/>
    <w:rsid w:val="002178E5"/>
    <w:rsid w:val="00217B65"/>
    <w:rsid w:val="00221B43"/>
    <w:rsid w:val="00223D1A"/>
    <w:rsid w:val="0024288E"/>
    <w:rsid w:val="002470E8"/>
    <w:rsid w:val="002564A5"/>
    <w:rsid w:val="00261347"/>
    <w:rsid w:val="0026143C"/>
    <w:rsid w:val="002707A1"/>
    <w:rsid w:val="00271130"/>
    <w:rsid w:val="00272381"/>
    <w:rsid w:val="002754A5"/>
    <w:rsid w:val="00282509"/>
    <w:rsid w:val="002945A0"/>
    <w:rsid w:val="00294A32"/>
    <w:rsid w:val="002960B1"/>
    <w:rsid w:val="00296C3B"/>
    <w:rsid w:val="002A3972"/>
    <w:rsid w:val="002B2CE7"/>
    <w:rsid w:val="002B3E1E"/>
    <w:rsid w:val="002B43E9"/>
    <w:rsid w:val="002B6171"/>
    <w:rsid w:val="002B6F53"/>
    <w:rsid w:val="002B7CBE"/>
    <w:rsid w:val="002C10C0"/>
    <w:rsid w:val="002C48A9"/>
    <w:rsid w:val="002C7E4D"/>
    <w:rsid w:val="002D1E75"/>
    <w:rsid w:val="002D3AAF"/>
    <w:rsid w:val="002E2325"/>
    <w:rsid w:val="002F2D16"/>
    <w:rsid w:val="002F3E52"/>
    <w:rsid w:val="002F5B76"/>
    <w:rsid w:val="003004C4"/>
    <w:rsid w:val="00300E1C"/>
    <w:rsid w:val="00303A8C"/>
    <w:rsid w:val="00303E9A"/>
    <w:rsid w:val="00310356"/>
    <w:rsid w:val="00310F0E"/>
    <w:rsid w:val="00315D5B"/>
    <w:rsid w:val="00320473"/>
    <w:rsid w:val="0032100D"/>
    <w:rsid w:val="0032621A"/>
    <w:rsid w:val="00331091"/>
    <w:rsid w:val="0033133A"/>
    <w:rsid w:val="003339F5"/>
    <w:rsid w:val="0034082C"/>
    <w:rsid w:val="00342B54"/>
    <w:rsid w:val="0034319C"/>
    <w:rsid w:val="00343767"/>
    <w:rsid w:val="00353AAC"/>
    <w:rsid w:val="00354CF6"/>
    <w:rsid w:val="00354D76"/>
    <w:rsid w:val="00356D83"/>
    <w:rsid w:val="0036568E"/>
    <w:rsid w:val="00372FAF"/>
    <w:rsid w:val="00373546"/>
    <w:rsid w:val="003759DB"/>
    <w:rsid w:val="00377A08"/>
    <w:rsid w:val="00380024"/>
    <w:rsid w:val="0038238E"/>
    <w:rsid w:val="003833A5"/>
    <w:rsid w:val="003839BB"/>
    <w:rsid w:val="00385B4A"/>
    <w:rsid w:val="00393883"/>
    <w:rsid w:val="00396472"/>
    <w:rsid w:val="003A0291"/>
    <w:rsid w:val="003A2013"/>
    <w:rsid w:val="003A22D0"/>
    <w:rsid w:val="003A3021"/>
    <w:rsid w:val="003A3F81"/>
    <w:rsid w:val="003B611F"/>
    <w:rsid w:val="003B69A1"/>
    <w:rsid w:val="003C2311"/>
    <w:rsid w:val="003C76D3"/>
    <w:rsid w:val="003D6A14"/>
    <w:rsid w:val="003D7EE0"/>
    <w:rsid w:val="003E1E7F"/>
    <w:rsid w:val="003E5047"/>
    <w:rsid w:val="003E5359"/>
    <w:rsid w:val="003E57F8"/>
    <w:rsid w:val="003F0D4B"/>
    <w:rsid w:val="003F49AD"/>
    <w:rsid w:val="00403883"/>
    <w:rsid w:val="0040617E"/>
    <w:rsid w:val="00410AAA"/>
    <w:rsid w:val="00412EE6"/>
    <w:rsid w:val="004156B9"/>
    <w:rsid w:val="004227BA"/>
    <w:rsid w:val="004240E7"/>
    <w:rsid w:val="00424D0C"/>
    <w:rsid w:val="00425177"/>
    <w:rsid w:val="00425183"/>
    <w:rsid w:val="0042575D"/>
    <w:rsid w:val="0042599F"/>
    <w:rsid w:val="00426545"/>
    <w:rsid w:val="00427E18"/>
    <w:rsid w:val="004350D2"/>
    <w:rsid w:val="004554D5"/>
    <w:rsid w:val="00460274"/>
    <w:rsid w:val="0046101A"/>
    <w:rsid w:val="00465DA7"/>
    <w:rsid w:val="00470025"/>
    <w:rsid w:val="00471580"/>
    <w:rsid w:val="004733B3"/>
    <w:rsid w:val="00474C58"/>
    <w:rsid w:val="00486051"/>
    <w:rsid w:val="00490D02"/>
    <w:rsid w:val="0049324C"/>
    <w:rsid w:val="00496AC1"/>
    <w:rsid w:val="004A17F7"/>
    <w:rsid w:val="004A2C35"/>
    <w:rsid w:val="004A57E1"/>
    <w:rsid w:val="004B4D8C"/>
    <w:rsid w:val="004B5DCD"/>
    <w:rsid w:val="004B7A7F"/>
    <w:rsid w:val="004C1890"/>
    <w:rsid w:val="004D703A"/>
    <w:rsid w:val="004E3B1C"/>
    <w:rsid w:val="004E4B9A"/>
    <w:rsid w:val="004E698A"/>
    <w:rsid w:val="004F1777"/>
    <w:rsid w:val="004F6D6E"/>
    <w:rsid w:val="005022CF"/>
    <w:rsid w:val="0050256B"/>
    <w:rsid w:val="00507792"/>
    <w:rsid w:val="00510C86"/>
    <w:rsid w:val="0051174D"/>
    <w:rsid w:val="00511DC7"/>
    <w:rsid w:val="005121D6"/>
    <w:rsid w:val="005228F8"/>
    <w:rsid w:val="005232DC"/>
    <w:rsid w:val="00523E53"/>
    <w:rsid w:val="00524398"/>
    <w:rsid w:val="005259BA"/>
    <w:rsid w:val="00525B0C"/>
    <w:rsid w:val="00526157"/>
    <w:rsid w:val="00532868"/>
    <w:rsid w:val="0054101E"/>
    <w:rsid w:val="0054137D"/>
    <w:rsid w:val="00547F85"/>
    <w:rsid w:val="005503A6"/>
    <w:rsid w:val="0055652F"/>
    <w:rsid w:val="005611AE"/>
    <w:rsid w:val="005633FC"/>
    <w:rsid w:val="00563FD3"/>
    <w:rsid w:val="00565A8A"/>
    <w:rsid w:val="005749EF"/>
    <w:rsid w:val="005839E3"/>
    <w:rsid w:val="00585B8C"/>
    <w:rsid w:val="00590545"/>
    <w:rsid w:val="005B0DCB"/>
    <w:rsid w:val="005B2073"/>
    <w:rsid w:val="005B46E6"/>
    <w:rsid w:val="005B5846"/>
    <w:rsid w:val="005B5D9A"/>
    <w:rsid w:val="005D0905"/>
    <w:rsid w:val="005D12BD"/>
    <w:rsid w:val="005E2DE4"/>
    <w:rsid w:val="005E3F19"/>
    <w:rsid w:val="005E5A84"/>
    <w:rsid w:val="005E62D0"/>
    <w:rsid w:val="005F1BD5"/>
    <w:rsid w:val="005F5032"/>
    <w:rsid w:val="005F64D8"/>
    <w:rsid w:val="005F668E"/>
    <w:rsid w:val="00610569"/>
    <w:rsid w:val="00613128"/>
    <w:rsid w:val="00631969"/>
    <w:rsid w:val="00631E0C"/>
    <w:rsid w:val="00635CA0"/>
    <w:rsid w:val="006366FD"/>
    <w:rsid w:val="00641BF9"/>
    <w:rsid w:val="00643101"/>
    <w:rsid w:val="006442FC"/>
    <w:rsid w:val="00646C76"/>
    <w:rsid w:val="00651C38"/>
    <w:rsid w:val="00652BE6"/>
    <w:rsid w:val="006614EC"/>
    <w:rsid w:val="006618C2"/>
    <w:rsid w:val="00667C83"/>
    <w:rsid w:val="006718CD"/>
    <w:rsid w:val="00674349"/>
    <w:rsid w:val="00674C63"/>
    <w:rsid w:val="006832C5"/>
    <w:rsid w:val="006873AE"/>
    <w:rsid w:val="006949A4"/>
    <w:rsid w:val="006966B9"/>
    <w:rsid w:val="006A31B6"/>
    <w:rsid w:val="006A3266"/>
    <w:rsid w:val="006A37CA"/>
    <w:rsid w:val="006A3F31"/>
    <w:rsid w:val="006A487B"/>
    <w:rsid w:val="006A5A65"/>
    <w:rsid w:val="006A670D"/>
    <w:rsid w:val="006B2987"/>
    <w:rsid w:val="006B2EC2"/>
    <w:rsid w:val="006B5E1C"/>
    <w:rsid w:val="006C2275"/>
    <w:rsid w:val="006C6EC6"/>
    <w:rsid w:val="006D173F"/>
    <w:rsid w:val="006D1B1F"/>
    <w:rsid w:val="006D2DA9"/>
    <w:rsid w:val="006D3925"/>
    <w:rsid w:val="006E05B8"/>
    <w:rsid w:val="006E70BA"/>
    <w:rsid w:val="006F1AC7"/>
    <w:rsid w:val="006F30C8"/>
    <w:rsid w:val="006F3752"/>
    <w:rsid w:val="007064E7"/>
    <w:rsid w:val="00721680"/>
    <w:rsid w:val="00722697"/>
    <w:rsid w:val="0072609D"/>
    <w:rsid w:val="007275DF"/>
    <w:rsid w:val="00727B43"/>
    <w:rsid w:val="0073196B"/>
    <w:rsid w:val="0073271F"/>
    <w:rsid w:val="00740D36"/>
    <w:rsid w:val="00741298"/>
    <w:rsid w:val="00741676"/>
    <w:rsid w:val="0074708A"/>
    <w:rsid w:val="00755F9D"/>
    <w:rsid w:val="007560F6"/>
    <w:rsid w:val="00761E3D"/>
    <w:rsid w:val="00767DDC"/>
    <w:rsid w:val="007706B2"/>
    <w:rsid w:val="00771B2E"/>
    <w:rsid w:val="0077456C"/>
    <w:rsid w:val="007751F2"/>
    <w:rsid w:val="00780A61"/>
    <w:rsid w:val="0078385D"/>
    <w:rsid w:val="00783DCD"/>
    <w:rsid w:val="007848B5"/>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62BA"/>
    <w:rsid w:val="007E75B5"/>
    <w:rsid w:val="007F48FE"/>
    <w:rsid w:val="007F5B61"/>
    <w:rsid w:val="007F7C74"/>
    <w:rsid w:val="0080056B"/>
    <w:rsid w:val="008022D1"/>
    <w:rsid w:val="00802E75"/>
    <w:rsid w:val="00814BEF"/>
    <w:rsid w:val="008164C6"/>
    <w:rsid w:val="0082000E"/>
    <w:rsid w:val="00821D88"/>
    <w:rsid w:val="00822468"/>
    <w:rsid w:val="00822EA1"/>
    <w:rsid w:val="00825F3D"/>
    <w:rsid w:val="00826C17"/>
    <w:rsid w:val="00827412"/>
    <w:rsid w:val="00832A7F"/>
    <w:rsid w:val="008427B6"/>
    <w:rsid w:val="00845E15"/>
    <w:rsid w:val="008464D0"/>
    <w:rsid w:val="008532BE"/>
    <w:rsid w:val="00873785"/>
    <w:rsid w:val="00883495"/>
    <w:rsid w:val="008842A2"/>
    <w:rsid w:val="00887CF5"/>
    <w:rsid w:val="0089070D"/>
    <w:rsid w:val="008933BE"/>
    <w:rsid w:val="008A570E"/>
    <w:rsid w:val="008A6516"/>
    <w:rsid w:val="008B1EB2"/>
    <w:rsid w:val="008C761F"/>
    <w:rsid w:val="008D64C3"/>
    <w:rsid w:val="008D6D4A"/>
    <w:rsid w:val="008E0411"/>
    <w:rsid w:val="008E1A87"/>
    <w:rsid w:val="008E6239"/>
    <w:rsid w:val="008F4827"/>
    <w:rsid w:val="008F7750"/>
    <w:rsid w:val="0090245B"/>
    <w:rsid w:val="00902F9B"/>
    <w:rsid w:val="009053BB"/>
    <w:rsid w:val="0091028C"/>
    <w:rsid w:val="00911780"/>
    <w:rsid w:val="0091499B"/>
    <w:rsid w:val="00915A4B"/>
    <w:rsid w:val="00916235"/>
    <w:rsid w:val="00917F18"/>
    <w:rsid w:val="009210E5"/>
    <w:rsid w:val="00924CC9"/>
    <w:rsid w:val="00927478"/>
    <w:rsid w:val="00930BA5"/>
    <w:rsid w:val="00932624"/>
    <w:rsid w:val="009433A1"/>
    <w:rsid w:val="00944756"/>
    <w:rsid w:val="00944877"/>
    <w:rsid w:val="0094685F"/>
    <w:rsid w:val="009577DF"/>
    <w:rsid w:val="00963864"/>
    <w:rsid w:val="0096485A"/>
    <w:rsid w:val="0097774D"/>
    <w:rsid w:val="0099036D"/>
    <w:rsid w:val="00997513"/>
    <w:rsid w:val="009A20C8"/>
    <w:rsid w:val="009A2DA1"/>
    <w:rsid w:val="009B06EB"/>
    <w:rsid w:val="009B6030"/>
    <w:rsid w:val="009B76CE"/>
    <w:rsid w:val="009C0978"/>
    <w:rsid w:val="009C46D5"/>
    <w:rsid w:val="009C5925"/>
    <w:rsid w:val="009C72FA"/>
    <w:rsid w:val="009D2843"/>
    <w:rsid w:val="009D6500"/>
    <w:rsid w:val="009E4D66"/>
    <w:rsid w:val="009E63FA"/>
    <w:rsid w:val="009E7BC3"/>
    <w:rsid w:val="009F441C"/>
    <w:rsid w:val="009F6CE8"/>
    <w:rsid w:val="00A05A5C"/>
    <w:rsid w:val="00A07AC6"/>
    <w:rsid w:val="00A117C8"/>
    <w:rsid w:val="00A1569C"/>
    <w:rsid w:val="00A16EE6"/>
    <w:rsid w:val="00A208A0"/>
    <w:rsid w:val="00A21EB1"/>
    <w:rsid w:val="00A21F67"/>
    <w:rsid w:val="00A22000"/>
    <w:rsid w:val="00A22BC0"/>
    <w:rsid w:val="00A23814"/>
    <w:rsid w:val="00A25453"/>
    <w:rsid w:val="00A26E79"/>
    <w:rsid w:val="00A37118"/>
    <w:rsid w:val="00A378E6"/>
    <w:rsid w:val="00A43508"/>
    <w:rsid w:val="00A43C29"/>
    <w:rsid w:val="00A46A16"/>
    <w:rsid w:val="00A522EC"/>
    <w:rsid w:val="00A652FA"/>
    <w:rsid w:val="00A6677F"/>
    <w:rsid w:val="00A771EF"/>
    <w:rsid w:val="00A81FFB"/>
    <w:rsid w:val="00A87E2A"/>
    <w:rsid w:val="00A946FE"/>
    <w:rsid w:val="00A95B1D"/>
    <w:rsid w:val="00AA0DFB"/>
    <w:rsid w:val="00AA1CB5"/>
    <w:rsid w:val="00AA2ADD"/>
    <w:rsid w:val="00AB5939"/>
    <w:rsid w:val="00AB6551"/>
    <w:rsid w:val="00AC2B67"/>
    <w:rsid w:val="00AD1E72"/>
    <w:rsid w:val="00AE1E18"/>
    <w:rsid w:val="00AE67F7"/>
    <w:rsid w:val="00AF0692"/>
    <w:rsid w:val="00AF1E8F"/>
    <w:rsid w:val="00AF55A6"/>
    <w:rsid w:val="00B00533"/>
    <w:rsid w:val="00B05B07"/>
    <w:rsid w:val="00B0679F"/>
    <w:rsid w:val="00B069EB"/>
    <w:rsid w:val="00B20562"/>
    <w:rsid w:val="00B214DB"/>
    <w:rsid w:val="00B25121"/>
    <w:rsid w:val="00B2549B"/>
    <w:rsid w:val="00B32633"/>
    <w:rsid w:val="00B4189E"/>
    <w:rsid w:val="00B41B40"/>
    <w:rsid w:val="00B46755"/>
    <w:rsid w:val="00B5032F"/>
    <w:rsid w:val="00B50834"/>
    <w:rsid w:val="00B510B0"/>
    <w:rsid w:val="00B5132E"/>
    <w:rsid w:val="00B554AF"/>
    <w:rsid w:val="00B56B81"/>
    <w:rsid w:val="00B61DF6"/>
    <w:rsid w:val="00B70C58"/>
    <w:rsid w:val="00B72FAB"/>
    <w:rsid w:val="00B7587A"/>
    <w:rsid w:val="00B81BE4"/>
    <w:rsid w:val="00B8225E"/>
    <w:rsid w:val="00B907ED"/>
    <w:rsid w:val="00BA4060"/>
    <w:rsid w:val="00BA718D"/>
    <w:rsid w:val="00BB5C9B"/>
    <w:rsid w:val="00BC2601"/>
    <w:rsid w:val="00BC5A89"/>
    <w:rsid w:val="00BE13AF"/>
    <w:rsid w:val="00BF1B78"/>
    <w:rsid w:val="00BF3726"/>
    <w:rsid w:val="00C00598"/>
    <w:rsid w:val="00C075DC"/>
    <w:rsid w:val="00C110B8"/>
    <w:rsid w:val="00C1116D"/>
    <w:rsid w:val="00C12467"/>
    <w:rsid w:val="00C126A5"/>
    <w:rsid w:val="00C200F3"/>
    <w:rsid w:val="00C214C9"/>
    <w:rsid w:val="00C21AF6"/>
    <w:rsid w:val="00C23EB6"/>
    <w:rsid w:val="00C240DD"/>
    <w:rsid w:val="00C30CE0"/>
    <w:rsid w:val="00C32350"/>
    <w:rsid w:val="00C40368"/>
    <w:rsid w:val="00C40B68"/>
    <w:rsid w:val="00C4753B"/>
    <w:rsid w:val="00C552F1"/>
    <w:rsid w:val="00C6123E"/>
    <w:rsid w:val="00C614A0"/>
    <w:rsid w:val="00C627F4"/>
    <w:rsid w:val="00C70D21"/>
    <w:rsid w:val="00C75D8E"/>
    <w:rsid w:val="00C81606"/>
    <w:rsid w:val="00C82348"/>
    <w:rsid w:val="00C84399"/>
    <w:rsid w:val="00C848C5"/>
    <w:rsid w:val="00C9375F"/>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6E4"/>
    <w:rsid w:val="00CF1985"/>
    <w:rsid w:val="00CF1F05"/>
    <w:rsid w:val="00CF7678"/>
    <w:rsid w:val="00CF76D1"/>
    <w:rsid w:val="00D02C9D"/>
    <w:rsid w:val="00D0424F"/>
    <w:rsid w:val="00D10989"/>
    <w:rsid w:val="00D1119F"/>
    <w:rsid w:val="00D11B8E"/>
    <w:rsid w:val="00D12C53"/>
    <w:rsid w:val="00D1439C"/>
    <w:rsid w:val="00D1572D"/>
    <w:rsid w:val="00D239E7"/>
    <w:rsid w:val="00D33A68"/>
    <w:rsid w:val="00D42196"/>
    <w:rsid w:val="00D4685F"/>
    <w:rsid w:val="00D5038D"/>
    <w:rsid w:val="00D51935"/>
    <w:rsid w:val="00D552B1"/>
    <w:rsid w:val="00D558BD"/>
    <w:rsid w:val="00D6328E"/>
    <w:rsid w:val="00D66B67"/>
    <w:rsid w:val="00D75471"/>
    <w:rsid w:val="00D8559C"/>
    <w:rsid w:val="00D92C17"/>
    <w:rsid w:val="00DA0FAF"/>
    <w:rsid w:val="00DA2A76"/>
    <w:rsid w:val="00DA2D77"/>
    <w:rsid w:val="00DA45D1"/>
    <w:rsid w:val="00DB5F0F"/>
    <w:rsid w:val="00DB7DD9"/>
    <w:rsid w:val="00DC6804"/>
    <w:rsid w:val="00DD34B3"/>
    <w:rsid w:val="00DD3838"/>
    <w:rsid w:val="00DD4ECF"/>
    <w:rsid w:val="00DD5BA5"/>
    <w:rsid w:val="00DE04CD"/>
    <w:rsid w:val="00DE0B7A"/>
    <w:rsid w:val="00DE1872"/>
    <w:rsid w:val="00DE4BC3"/>
    <w:rsid w:val="00DE65B6"/>
    <w:rsid w:val="00DF1DD3"/>
    <w:rsid w:val="00DF67E3"/>
    <w:rsid w:val="00E0077A"/>
    <w:rsid w:val="00E0130D"/>
    <w:rsid w:val="00E24FF9"/>
    <w:rsid w:val="00E3089F"/>
    <w:rsid w:val="00E30EEC"/>
    <w:rsid w:val="00E34F71"/>
    <w:rsid w:val="00E40B76"/>
    <w:rsid w:val="00E40CF1"/>
    <w:rsid w:val="00E46BA6"/>
    <w:rsid w:val="00E46EE6"/>
    <w:rsid w:val="00E54287"/>
    <w:rsid w:val="00E57AAC"/>
    <w:rsid w:val="00E64D70"/>
    <w:rsid w:val="00E65AA0"/>
    <w:rsid w:val="00E67D72"/>
    <w:rsid w:val="00E71D43"/>
    <w:rsid w:val="00E724AE"/>
    <w:rsid w:val="00E75A7D"/>
    <w:rsid w:val="00E800BA"/>
    <w:rsid w:val="00E81E29"/>
    <w:rsid w:val="00E85208"/>
    <w:rsid w:val="00E85A7D"/>
    <w:rsid w:val="00E9350D"/>
    <w:rsid w:val="00EA0730"/>
    <w:rsid w:val="00EA34FE"/>
    <w:rsid w:val="00EA6A19"/>
    <w:rsid w:val="00EA7BA5"/>
    <w:rsid w:val="00EB2923"/>
    <w:rsid w:val="00EC3957"/>
    <w:rsid w:val="00EC6FD3"/>
    <w:rsid w:val="00ED3B75"/>
    <w:rsid w:val="00ED3CEC"/>
    <w:rsid w:val="00EE37B2"/>
    <w:rsid w:val="00EE4444"/>
    <w:rsid w:val="00EE72DC"/>
    <w:rsid w:val="00EF237D"/>
    <w:rsid w:val="00EF66BE"/>
    <w:rsid w:val="00EF7850"/>
    <w:rsid w:val="00EF7CAE"/>
    <w:rsid w:val="00F0171D"/>
    <w:rsid w:val="00F01DD5"/>
    <w:rsid w:val="00F02C46"/>
    <w:rsid w:val="00F064B1"/>
    <w:rsid w:val="00F0736E"/>
    <w:rsid w:val="00F117B5"/>
    <w:rsid w:val="00F2242D"/>
    <w:rsid w:val="00F243BC"/>
    <w:rsid w:val="00F26DBE"/>
    <w:rsid w:val="00F2734B"/>
    <w:rsid w:val="00F3251E"/>
    <w:rsid w:val="00F364E8"/>
    <w:rsid w:val="00F42173"/>
    <w:rsid w:val="00F5072C"/>
    <w:rsid w:val="00F52DFC"/>
    <w:rsid w:val="00F5516D"/>
    <w:rsid w:val="00F6027D"/>
    <w:rsid w:val="00F60FC7"/>
    <w:rsid w:val="00F61640"/>
    <w:rsid w:val="00F649A6"/>
    <w:rsid w:val="00F66324"/>
    <w:rsid w:val="00F71454"/>
    <w:rsid w:val="00F717AF"/>
    <w:rsid w:val="00F738BF"/>
    <w:rsid w:val="00F762C4"/>
    <w:rsid w:val="00F765CD"/>
    <w:rsid w:val="00F81307"/>
    <w:rsid w:val="00F8335F"/>
    <w:rsid w:val="00F86E64"/>
    <w:rsid w:val="00F8760E"/>
    <w:rsid w:val="00F87FEE"/>
    <w:rsid w:val="00F95F53"/>
    <w:rsid w:val="00FA1B5D"/>
    <w:rsid w:val="00FA2A88"/>
    <w:rsid w:val="00FB00A7"/>
    <w:rsid w:val="00FB0A64"/>
    <w:rsid w:val="00FB33F8"/>
    <w:rsid w:val="00FB42D9"/>
    <w:rsid w:val="00FB7184"/>
    <w:rsid w:val="00FC254E"/>
    <w:rsid w:val="00FC3C22"/>
    <w:rsid w:val="00FC7195"/>
    <w:rsid w:val="00FD37E0"/>
    <w:rsid w:val="00FE19DA"/>
    <w:rsid w:val="00FF4B74"/>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 w:val="left" w:pos="500"/>
      </w:tabs>
      <w:spacing w:after="240"/>
      <w:ind w:left="504" w:hanging="50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 w:type="character" w:styleId="LineNumber">
    <w:name w:val="line number"/>
    <w:basedOn w:val="DefaultParagraphFont"/>
    <w:uiPriority w:val="99"/>
    <w:semiHidden/>
    <w:unhideWhenUsed/>
    <w:rsid w:val="007E62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36622">
      <w:bodyDiv w:val="1"/>
      <w:marLeft w:val="0"/>
      <w:marRight w:val="0"/>
      <w:marTop w:val="0"/>
      <w:marBottom w:val="0"/>
      <w:divBdr>
        <w:top w:val="none" w:sz="0" w:space="0" w:color="auto"/>
        <w:left w:val="none" w:sz="0" w:space="0" w:color="auto"/>
        <w:bottom w:val="none" w:sz="0" w:space="0" w:color="auto"/>
        <w:right w:val="none" w:sz="0" w:space="0" w:color="auto"/>
      </w:divBdr>
    </w:div>
    <w:div w:id="769474580">
      <w:bodyDiv w:val="1"/>
      <w:marLeft w:val="0"/>
      <w:marRight w:val="0"/>
      <w:marTop w:val="0"/>
      <w:marBottom w:val="0"/>
      <w:divBdr>
        <w:top w:val="none" w:sz="0" w:space="0" w:color="auto"/>
        <w:left w:val="none" w:sz="0" w:space="0" w:color="auto"/>
        <w:bottom w:val="none" w:sz="0" w:space="0" w:color="auto"/>
        <w:right w:val="none" w:sz="0" w:space="0" w:color="auto"/>
      </w:divBdr>
    </w:div>
    <w:div w:id="1208444305">
      <w:bodyDiv w:val="1"/>
      <w:marLeft w:val="0"/>
      <w:marRight w:val="0"/>
      <w:marTop w:val="0"/>
      <w:marBottom w:val="0"/>
      <w:divBdr>
        <w:top w:val="none" w:sz="0" w:space="0" w:color="auto"/>
        <w:left w:val="none" w:sz="0" w:space="0" w:color="auto"/>
        <w:bottom w:val="none" w:sz="0" w:space="0" w:color="auto"/>
        <w:right w:val="none" w:sz="0" w:space="0" w:color="auto"/>
      </w:divBdr>
    </w:div>
    <w:div w:id="1400640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6</Pages>
  <Words>31744</Words>
  <Characters>180945</Characters>
  <Application>Microsoft Office Word</Application>
  <DocSecurity>0</DocSecurity>
  <Lines>1507</Lines>
  <Paragraphs>42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1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164</cp:revision>
  <dcterms:created xsi:type="dcterms:W3CDTF">2022-04-11T08:01:00Z</dcterms:created>
  <dcterms:modified xsi:type="dcterms:W3CDTF">2022-04-2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oHxV3bnA"/&gt;&lt;style id="http://www.zotero.org/styles/pnas" hasBibliography="1" bibliographyStyleHasBeenSet="1"/&gt;&lt;prefs&gt;&lt;pref name="fieldType" value="Field"/&gt;&lt;pref name="dontAskDelayCitationUpdates" </vt:lpwstr>
  </property>
  <property fmtid="{D5CDD505-2E9C-101B-9397-08002B2CF9AE}" pid="3" name="ZOTERO_PREF_2">
    <vt:lpwstr>value="true"/&gt;&lt;/prefs&gt;&lt;/data&gt;</vt:lpwstr>
  </property>
</Properties>
</file>